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1BE5" w:rsidRDefault="00BD1BE5" w:rsidP="00BD1BE5">
      <w:pPr>
        <w:shd w:val="clear" w:color="auto" w:fill="FFFFFF"/>
        <w:spacing w:after="0" w:line="240" w:lineRule="auto"/>
        <w:jc w:val="both"/>
        <w:outlineLvl w:val="0"/>
        <w:rPr>
          <w:rFonts w:asciiTheme="majorBidi" w:eastAsia="Times New Roman" w:hAnsiTheme="majorBidi" w:cstheme="majorBidi"/>
          <w:color w:val="000000"/>
          <w:kern w:val="36"/>
          <w:sz w:val="24"/>
          <w:szCs w:val="24"/>
        </w:rPr>
      </w:pPr>
    </w:p>
    <w:p w:rsidR="00BD1BE5" w:rsidRPr="001E5A51" w:rsidRDefault="00BD1BE5" w:rsidP="00BD1BE5">
      <w:pPr>
        <w:spacing w:after="0" w:line="360" w:lineRule="auto"/>
        <w:rPr>
          <w:rFonts w:asciiTheme="majorBidi" w:hAnsiTheme="majorBidi" w:cstheme="majorBidi"/>
          <w:b/>
          <w:bCs/>
          <w:sz w:val="24"/>
          <w:szCs w:val="24"/>
        </w:rPr>
      </w:pPr>
      <w:r>
        <w:rPr>
          <w:rFonts w:asciiTheme="majorBidi" w:hAnsiTheme="majorBidi" w:cstheme="majorBidi"/>
          <w:b/>
          <w:bCs/>
          <w:sz w:val="24"/>
          <w:szCs w:val="24"/>
        </w:rPr>
        <w:t>The genetic perspective of familial glucocorticoid deficiency: in silico analysis of two novel variants</w:t>
      </w:r>
    </w:p>
    <w:p w:rsidR="00BD1BE5" w:rsidRPr="001E5A51" w:rsidRDefault="00BD1BE5" w:rsidP="00BD1BE5">
      <w:pPr>
        <w:spacing w:after="0" w:line="360" w:lineRule="auto"/>
        <w:rPr>
          <w:rFonts w:asciiTheme="majorBidi" w:hAnsiTheme="majorBidi" w:cstheme="majorBidi"/>
          <w:b/>
          <w:bCs/>
          <w:sz w:val="24"/>
          <w:szCs w:val="24"/>
        </w:rPr>
      </w:pPr>
    </w:p>
    <w:p w:rsidR="00F54CC9" w:rsidRPr="00295B81" w:rsidRDefault="00F54CC9" w:rsidP="00F54CC9">
      <w:pPr>
        <w:spacing w:after="0" w:line="360" w:lineRule="auto"/>
        <w:rPr>
          <w:rFonts w:asciiTheme="majorBidi" w:hAnsiTheme="majorBidi" w:cstheme="majorBidi"/>
          <w:sz w:val="20"/>
          <w:szCs w:val="20"/>
        </w:rPr>
      </w:pPr>
      <w:proofErr w:type="spellStart"/>
      <w:r w:rsidRPr="00295B81">
        <w:rPr>
          <w:rFonts w:asciiTheme="majorBidi" w:hAnsiTheme="majorBidi" w:cstheme="majorBidi"/>
          <w:sz w:val="20"/>
          <w:szCs w:val="20"/>
        </w:rPr>
        <w:t>Katayoun</w:t>
      </w:r>
      <w:proofErr w:type="spellEnd"/>
      <w:r w:rsidRPr="00295B81">
        <w:rPr>
          <w:rFonts w:asciiTheme="majorBidi" w:hAnsiTheme="majorBidi" w:cstheme="majorBidi"/>
          <w:sz w:val="20"/>
          <w:szCs w:val="20"/>
        </w:rPr>
        <w:t xml:space="preserve"> </w:t>
      </w:r>
      <w:proofErr w:type="spellStart"/>
      <w:r w:rsidRPr="00295B81">
        <w:rPr>
          <w:rFonts w:asciiTheme="majorBidi" w:hAnsiTheme="majorBidi" w:cstheme="majorBidi"/>
          <w:sz w:val="20"/>
          <w:szCs w:val="20"/>
        </w:rPr>
        <w:t>Heshmatzad</w:t>
      </w:r>
      <w:proofErr w:type="spellEnd"/>
      <w:r w:rsidRPr="00295B81">
        <w:rPr>
          <w:rFonts w:asciiTheme="majorBidi" w:hAnsiTheme="majorBidi" w:cstheme="majorBidi"/>
          <w:sz w:val="20"/>
          <w:szCs w:val="20"/>
        </w:rPr>
        <w:t>*</w:t>
      </w:r>
      <w:r w:rsidRPr="00295B81">
        <w:rPr>
          <w:rFonts w:asciiTheme="majorBidi" w:hAnsiTheme="majorBidi" w:cstheme="majorBidi"/>
          <w:sz w:val="20"/>
          <w:szCs w:val="20"/>
          <w:vertAlign w:val="superscript"/>
        </w:rPr>
        <w:t>a</w:t>
      </w:r>
      <w:r w:rsidRPr="00295B81">
        <w:rPr>
          <w:rFonts w:asciiTheme="majorBidi" w:hAnsiTheme="majorBidi" w:cstheme="majorBidi"/>
          <w:sz w:val="20"/>
          <w:szCs w:val="20"/>
        </w:rPr>
        <w:t>, Nejat Mahdieh*</w:t>
      </w:r>
      <w:proofErr w:type="spellStart"/>
      <w:r w:rsidRPr="00295B81">
        <w:rPr>
          <w:rFonts w:asciiTheme="majorBidi" w:hAnsiTheme="majorBidi" w:cstheme="majorBidi"/>
          <w:sz w:val="20"/>
          <w:szCs w:val="20"/>
          <w:vertAlign w:val="superscript"/>
        </w:rPr>
        <w:t>a,b</w:t>
      </w:r>
      <w:proofErr w:type="spellEnd"/>
      <w:r w:rsidRPr="00295B81">
        <w:rPr>
          <w:rFonts w:asciiTheme="majorBidi" w:hAnsiTheme="majorBidi" w:cstheme="majorBidi"/>
          <w:sz w:val="20"/>
          <w:szCs w:val="20"/>
        </w:rPr>
        <w:t xml:space="preserve">, Ali </w:t>
      </w:r>
      <w:proofErr w:type="spellStart"/>
      <w:r w:rsidRPr="00295B81">
        <w:rPr>
          <w:rFonts w:asciiTheme="majorBidi" w:hAnsiTheme="majorBidi" w:cstheme="majorBidi"/>
          <w:sz w:val="20"/>
          <w:szCs w:val="20"/>
        </w:rPr>
        <w:t>Rabbani</w:t>
      </w:r>
      <w:r>
        <w:rPr>
          <w:rFonts w:asciiTheme="majorBidi" w:hAnsiTheme="majorBidi" w:cstheme="majorBidi"/>
          <w:sz w:val="20"/>
          <w:szCs w:val="20"/>
          <w:vertAlign w:val="superscript"/>
        </w:rPr>
        <w:t>a</w:t>
      </w:r>
      <w:proofErr w:type="spellEnd"/>
      <w:r w:rsidRPr="00295B81">
        <w:rPr>
          <w:rFonts w:asciiTheme="majorBidi" w:hAnsiTheme="majorBidi" w:cstheme="majorBidi"/>
          <w:sz w:val="20"/>
          <w:szCs w:val="20"/>
        </w:rPr>
        <w:t xml:space="preserve">, </w:t>
      </w:r>
      <w:proofErr w:type="spellStart"/>
      <w:r w:rsidRPr="00295B81">
        <w:rPr>
          <w:rFonts w:asciiTheme="majorBidi" w:hAnsiTheme="majorBidi" w:cstheme="majorBidi"/>
          <w:sz w:val="20"/>
          <w:szCs w:val="20"/>
        </w:rPr>
        <w:t>Abdolah</w:t>
      </w:r>
      <w:proofErr w:type="spellEnd"/>
      <w:r w:rsidRPr="00295B81">
        <w:rPr>
          <w:rFonts w:asciiTheme="majorBidi" w:hAnsiTheme="majorBidi" w:cstheme="majorBidi"/>
          <w:sz w:val="20"/>
          <w:szCs w:val="20"/>
        </w:rPr>
        <w:t xml:space="preserve"> </w:t>
      </w:r>
      <w:proofErr w:type="spellStart"/>
      <w:r w:rsidRPr="00295B81">
        <w:rPr>
          <w:rFonts w:asciiTheme="majorBidi" w:hAnsiTheme="majorBidi" w:cstheme="majorBidi"/>
          <w:sz w:val="20"/>
          <w:szCs w:val="20"/>
        </w:rPr>
        <w:t>Didban</w:t>
      </w:r>
      <w:r w:rsidRPr="00295B81">
        <w:rPr>
          <w:rFonts w:asciiTheme="majorBidi" w:hAnsiTheme="majorBidi" w:cstheme="majorBidi"/>
          <w:sz w:val="20"/>
          <w:szCs w:val="20"/>
          <w:vertAlign w:val="superscript"/>
        </w:rPr>
        <w:t>c</w:t>
      </w:r>
      <w:proofErr w:type="spellEnd"/>
      <w:r w:rsidRPr="00295B81">
        <w:rPr>
          <w:rFonts w:asciiTheme="majorBidi" w:hAnsiTheme="majorBidi" w:cstheme="majorBidi"/>
          <w:sz w:val="20"/>
          <w:szCs w:val="20"/>
        </w:rPr>
        <w:t xml:space="preserve">, Bahareh </w:t>
      </w:r>
      <w:proofErr w:type="spellStart"/>
      <w:r w:rsidRPr="00295B81">
        <w:rPr>
          <w:rFonts w:asciiTheme="majorBidi" w:hAnsiTheme="majorBidi" w:cstheme="majorBidi"/>
          <w:sz w:val="20"/>
          <w:szCs w:val="20"/>
        </w:rPr>
        <w:t>Rabbani</w:t>
      </w:r>
      <w:r w:rsidRPr="00295B81">
        <w:rPr>
          <w:rFonts w:asciiTheme="majorBidi" w:hAnsiTheme="majorBidi" w:cstheme="majorBidi"/>
          <w:sz w:val="20"/>
          <w:szCs w:val="20"/>
          <w:vertAlign w:val="superscript"/>
        </w:rPr>
        <w:t>a</w:t>
      </w:r>
      <w:proofErr w:type="spellEnd"/>
    </w:p>
    <w:p w:rsidR="00F54CC9" w:rsidRPr="00295B81" w:rsidRDefault="00F54CC9" w:rsidP="00F54CC9">
      <w:pPr>
        <w:ind w:left="360"/>
        <w:rPr>
          <w:rFonts w:asciiTheme="majorBidi" w:hAnsiTheme="majorBidi" w:cstheme="majorBidi"/>
          <w:sz w:val="20"/>
          <w:szCs w:val="20"/>
        </w:rPr>
      </w:pPr>
      <w:r w:rsidRPr="00295B81">
        <w:rPr>
          <w:rFonts w:asciiTheme="majorBidi" w:hAnsiTheme="majorBidi" w:cstheme="majorBidi"/>
          <w:sz w:val="20"/>
          <w:szCs w:val="20"/>
        </w:rPr>
        <w:t>a.</w:t>
      </w:r>
      <w:r>
        <w:rPr>
          <w:rFonts w:asciiTheme="majorBidi" w:hAnsiTheme="majorBidi" w:cstheme="majorBidi"/>
          <w:sz w:val="20"/>
          <w:szCs w:val="20"/>
        </w:rPr>
        <w:t xml:space="preserve"> </w:t>
      </w:r>
      <w:r w:rsidRPr="00295B81">
        <w:rPr>
          <w:rFonts w:asciiTheme="majorBidi" w:hAnsiTheme="majorBidi" w:cstheme="majorBidi"/>
          <w:sz w:val="20"/>
          <w:szCs w:val="20"/>
        </w:rPr>
        <w:t xml:space="preserve">Growth and development research center, Tehran University of Medical Sciences, Tehran, Iran </w:t>
      </w:r>
    </w:p>
    <w:p w:rsidR="00F54CC9" w:rsidRDefault="00F54CC9" w:rsidP="00F54CC9">
      <w:pPr>
        <w:ind w:left="360"/>
        <w:rPr>
          <w:rFonts w:asciiTheme="majorBidi" w:hAnsiTheme="majorBidi" w:cstheme="majorBidi"/>
          <w:sz w:val="20"/>
          <w:szCs w:val="20"/>
        </w:rPr>
      </w:pPr>
      <w:r>
        <w:rPr>
          <w:rFonts w:asciiTheme="majorBidi" w:hAnsiTheme="majorBidi" w:cstheme="majorBidi"/>
          <w:sz w:val="20"/>
          <w:szCs w:val="20"/>
        </w:rPr>
        <w:t>b</w:t>
      </w:r>
      <w:r w:rsidRPr="00295B81">
        <w:rPr>
          <w:rFonts w:asciiTheme="majorBidi" w:hAnsiTheme="majorBidi" w:cstheme="majorBidi"/>
          <w:sz w:val="20"/>
          <w:szCs w:val="20"/>
        </w:rPr>
        <w:t>.</w:t>
      </w:r>
      <w:r w:rsidRPr="007375F0">
        <w:rPr>
          <w:rFonts w:asciiTheme="majorBidi" w:hAnsiTheme="majorBidi" w:cstheme="majorBidi"/>
          <w:sz w:val="20"/>
          <w:szCs w:val="20"/>
        </w:rPr>
        <w:t xml:space="preserve"> </w:t>
      </w:r>
      <w:proofErr w:type="spellStart"/>
      <w:r w:rsidRPr="00295B81">
        <w:rPr>
          <w:rFonts w:asciiTheme="majorBidi" w:hAnsiTheme="majorBidi" w:cstheme="majorBidi"/>
          <w:sz w:val="20"/>
          <w:szCs w:val="20"/>
        </w:rPr>
        <w:t>Rajaie</w:t>
      </w:r>
      <w:proofErr w:type="spellEnd"/>
      <w:r w:rsidRPr="00295B81">
        <w:rPr>
          <w:rFonts w:asciiTheme="majorBidi" w:hAnsiTheme="majorBidi" w:cstheme="majorBidi"/>
          <w:sz w:val="20"/>
          <w:szCs w:val="20"/>
        </w:rPr>
        <w:t xml:space="preserve"> Cardiovascular Medical and Research Center, Iran University of Medical Sciences, Tehran, Iran </w:t>
      </w:r>
    </w:p>
    <w:p w:rsidR="00F54CC9" w:rsidRDefault="00F54CC9" w:rsidP="00F54CC9">
      <w:pPr>
        <w:ind w:left="360"/>
        <w:rPr>
          <w:rFonts w:asciiTheme="majorBidi" w:hAnsiTheme="majorBidi" w:cstheme="majorBidi"/>
          <w:sz w:val="20"/>
          <w:szCs w:val="20"/>
        </w:rPr>
      </w:pPr>
      <w:r>
        <w:rPr>
          <w:rFonts w:asciiTheme="majorBidi" w:hAnsiTheme="majorBidi" w:cstheme="majorBidi"/>
          <w:sz w:val="20"/>
          <w:szCs w:val="20"/>
        </w:rPr>
        <w:t>c. D</w:t>
      </w:r>
      <w:r w:rsidRPr="00295B81">
        <w:rPr>
          <w:rFonts w:asciiTheme="majorBidi" w:hAnsiTheme="majorBidi" w:cstheme="majorBidi"/>
          <w:sz w:val="20"/>
          <w:szCs w:val="20"/>
        </w:rPr>
        <w:t>epartment of Pediatrics, Pediatric Endocrinologist, Qazvin University of Medical Sciences, Qazvin, Iran</w:t>
      </w:r>
    </w:p>
    <w:p w:rsidR="00BD1BE5" w:rsidRDefault="00BD1BE5" w:rsidP="00BD1BE5">
      <w:pPr>
        <w:shd w:val="clear" w:color="auto" w:fill="FFFFFF"/>
        <w:spacing w:after="0" w:line="240" w:lineRule="auto"/>
        <w:jc w:val="both"/>
        <w:outlineLvl w:val="0"/>
        <w:rPr>
          <w:rFonts w:asciiTheme="majorBidi" w:eastAsia="Times New Roman" w:hAnsiTheme="majorBidi" w:cstheme="majorBidi"/>
          <w:color w:val="000000"/>
          <w:kern w:val="36"/>
          <w:sz w:val="24"/>
          <w:szCs w:val="24"/>
        </w:rPr>
      </w:pPr>
    </w:p>
    <w:p w:rsidR="00BD1BE5" w:rsidRPr="0081206A" w:rsidRDefault="00BD1BE5" w:rsidP="005D1C4B">
      <w:pPr>
        <w:shd w:val="clear" w:color="auto" w:fill="FFFFFF"/>
        <w:spacing w:after="0" w:line="240" w:lineRule="auto"/>
        <w:jc w:val="both"/>
        <w:outlineLvl w:val="0"/>
        <w:rPr>
          <w:rFonts w:asciiTheme="majorBidi" w:eastAsia="Times New Roman" w:hAnsiTheme="majorBidi" w:cstheme="majorBidi"/>
          <w:color w:val="000000"/>
          <w:kern w:val="36"/>
          <w:sz w:val="24"/>
          <w:szCs w:val="24"/>
        </w:rPr>
      </w:pPr>
      <w:r w:rsidRPr="0081206A">
        <w:rPr>
          <w:rFonts w:asciiTheme="majorBidi" w:eastAsia="Times New Roman" w:hAnsiTheme="majorBidi" w:cstheme="majorBidi"/>
          <w:color w:val="000000"/>
          <w:kern w:val="36"/>
          <w:sz w:val="24"/>
          <w:szCs w:val="24"/>
        </w:rPr>
        <w:t>Supplementary Table1: Included articles with their description, clinical information, variant</w:t>
      </w:r>
      <w:r w:rsidR="005D1C4B" w:rsidRPr="0081206A">
        <w:rPr>
          <w:rFonts w:asciiTheme="majorBidi" w:eastAsia="Times New Roman" w:hAnsiTheme="majorBidi" w:cstheme="majorBidi"/>
          <w:color w:val="000000"/>
          <w:kern w:val="36"/>
          <w:sz w:val="24"/>
          <w:szCs w:val="24"/>
        </w:rPr>
        <w:t>s</w:t>
      </w:r>
      <w:r w:rsidRPr="0081206A">
        <w:rPr>
          <w:rFonts w:asciiTheme="majorBidi" w:eastAsia="Times New Roman" w:hAnsiTheme="majorBidi" w:cstheme="majorBidi"/>
          <w:color w:val="000000"/>
          <w:kern w:val="36"/>
          <w:sz w:val="24"/>
          <w:szCs w:val="24"/>
        </w:rPr>
        <w:t xml:space="preserve">, </w:t>
      </w:r>
      <w:r w:rsidR="005D1C4B" w:rsidRPr="0081206A">
        <w:rPr>
          <w:rFonts w:asciiTheme="majorBidi" w:eastAsia="Times New Roman" w:hAnsiTheme="majorBidi" w:cstheme="majorBidi"/>
          <w:color w:val="000000"/>
          <w:kern w:val="36"/>
          <w:sz w:val="24"/>
          <w:szCs w:val="24"/>
        </w:rPr>
        <w:t>protein change, z</w:t>
      </w:r>
      <w:r w:rsidRPr="0081206A">
        <w:rPr>
          <w:rFonts w:asciiTheme="majorBidi" w:eastAsia="Times New Roman" w:hAnsiTheme="majorBidi" w:cstheme="majorBidi"/>
          <w:color w:val="000000"/>
          <w:kern w:val="36"/>
          <w:sz w:val="24"/>
          <w:szCs w:val="24"/>
        </w:rPr>
        <w:t xml:space="preserve">ygosity of MC2R gene </w:t>
      </w:r>
    </w:p>
    <w:p w:rsidR="00BD1BE5" w:rsidRPr="0081206A" w:rsidRDefault="00BD1BE5"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tbl>
      <w:tblPr>
        <w:tblW w:w="1403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1440"/>
        <w:gridCol w:w="4939"/>
        <w:gridCol w:w="851"/>
        <w:gridCol w:w="1984"/>
        <w:gridCol w:w="1418"/>
        <w:gridCol w:w="850"/>
        <w:gridCol w:w="1418"/>
        <w:gridCol w:w="709"/>
      </w:tblGrid>
      <w:tr w:rsidR="00BD1BE5" w:rsidRPr="0081206A" w:rsidTr="00FD40DA">
        <w:trPr>
          <w:cantSplit/>
          <w:trHeight w:val="1200"/>
        </w:trPr>
        <w:tc>
          <w:tcPr>
            <w:tcW w:w="426" w:type="dxa"/>
            <w:shd w:val="clear" w:color="auto" w:fill="auto"/>
            <w:noWrap/>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umber</w:t>
            </w:r>
          </w:p>
        </w:tc>
        <w:tc>
          <w:tcPr>
            <w:tcW w:w="1440" w:type="dxa"/>
            <w:shd w:val="clear" w:color="auto" w:fill="auto"/>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linical phenotype</w:t>
            </w:r>
          </w:p>
        </w:tc>
        <w:tc>
          <w:tcPr>
            <w:tcW w:w="4939" w:type="dxa"/>
            <w:shd w:val="clear" w:color="auto" w:fill="auto"/>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Other diagnosed phenotype</w:t>
            </w:r>
          </w:p>
        </w:tc>
        <w:tc>
          <w:tcPr>
            <w:tcW w:w="851" w:type="dxa"/>
            <w:shd w:val="clear" w:color="auto" w:fill="auto"/>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recruited patients</w:t>
            </w:r>
          </w:p>
        </w:tc>
        <w:tc>
          <w:tcPr>
            <w:tcW w:w="1984" w:type="dxa"/>
            <w:shd w:val="clear" w:color="auto" w:fill="auto"/>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ucleotide change</w:t>
            </w:r>
          </w:p>
        </w:tc>
        <w:tc>
          <w:tcPr>
            <w:tcW w:w="1418" w:type="dxa"/>
            <w:shd w:val="clear" w:color="auto" w:fill="auto"/>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rotein change</w:t>
            </w:r>
          </w:p>
        </w:tc>
        <w:tc>
          <w:tcPr>
            <w:tcW w:w="850" w:type="dxa"/>
            <w:shd w:val="clear" w:color="auto" w:fill="auto"/>
            <w:noWrap/>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mutated patients</w:t>
            </w:r>
          </w:p>
        </w:tc>
        <w:tc>
          <w:tcPr>
            <w:tcW w:w="1418" w:type="dxa"/>
            <w:shd w:val="clear" w:color="auto" w:fill="auto"/>
            <w:noWrap/>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Zygosity</w:t>
            </w:r>
          </w:p>
        </w:tc>
        <w:tc>
          <w:tcPr>
            <w:tcW w:w="709" w:type="dxa"/>
            <w:shd w:val="clear" w:color="auto" w:fill="auto"/>
            <w:textDirection w:val="btLr"/>
            <w:hideMark/>
          </w:tcPr>
          <w:p w:rsidR="00BD1BE5" w:rsidRPr="0081206A" w:rsidRDefault="00BD1BE5" w:rsidP="00BD1BE5">
            <w:pPr>
              <w:spacing w:after="0" w:line="240" w:lineRule="auto"/>
              <w:ind w:left="59" w:righ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Reference</w:t>
            </w:r>
          </w:p>
        </w:tc>
      </w:tr>
      <w:tr w:rsidR="00BD1BE5" w:rsidRPr="0081206A" w:rsidTr="00FD40DA">
        <w:trPr>
          <w:trHeight w:val="425"/>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4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adrenal hypo- and hyperplasia, Triple A, and autoimmune </w:t>
            </w:r>
            <w:proofErr w:type="spellStart"/>
            <w:r w:rsidRPr="0081206A">
              <w:rPr>
                <w:rFonts w:asciiTheme="majorBidi" w:eastAsia="Times New Roman" w:hAnsiTheme="majorBidi" w:cstheme="majorBidi"/>
                <w:color w:val="000000"/>
                <w:sz w:val="20"/>
                <w:szCs w:val="20"/>
              </w:rPr>
              <w:t>polyendocrinopathy</w:t>
            </w:r>
            <w:proofErr w:type="spellEnd"/>
            <w:r w:rsidRPr="0081206A">
              <w:rPr>
                <w:rFonts w:asciiTheme="majorBidi" w:eastAsia="Times New Roman" w:hAnsiTheme="majorBidi" w:cstheme="majorBidi"/>
                <w:color w:val="000000"/>
                <w:sz w:val="20"/>
                <w:szCs w:val="20"/>
              </w:rPr>
              <w:t xml:space="preserve"> syndrome type I</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7</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1.c.424G&gt;T </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c.80C&gt;G              3.433C&gt;T</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Val142Leu                          2.P27R                                     3.Arg145Cys</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Chan&lt;/Author&gt;&lt;Year&gt;2015&lt;/Year&gt;&lt;RecNum&gt;5&lt;/RecNum&gt;&lt;DisplayText&gt;(1)&lt;/DisplayText&gt;&lt;record&gt;&lt;rec-number&gt;5&lt;/rec-number&gt;&lt;foreign-keys&gt;&lt;key app="EN" db-id="af2ae9fs8vf5t3edaww59vavtw0wff5p0ft2" timestamp="1577272796"&gt;5&lt;/key&gt;&lt;/foreign-keys&gt;&lt;ref-type name="Journal Article"&gt;17&lt;/ref-type&gt;&lt;contributors&gt;&lt;authors&gt;&lt;author&gt;Chan, L. F.&lt;/author&gt;&lt;author&gt;Campbell, D. C.&lt;/author&gt;&lt;author&gt;Novoselova, T. V.&lt;/author&gt;&lt;author&gt;Clark, A. J.&lt;/author&gt;&lt;author&gt;Metherell, L. A.&lt;/author&gt;&lt;/authors&gt;&lt;/contributors&gt;&lt;auth-address&gt;Centre for Endocrinology, William Harvey Research Institute, Barts and The London School of Medicine and Dentistry, Queen Mary University of London , London , UK.&lt;/auth-address&gt;&lt;titles&gt;&lt;title&gt;Whole-Exome Sequencing in the Differential Diagnosis of Primary Adrenal Insufficiency in Children&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113&lt;/pages&gt;&lt;volume&gt;6&lt;/volume&gt;&lt;edition&gt;2015/08/25&lt;/edition&gt;&lt;keywords&gt;&lt;keyword&gt;Fgd&lt;/keyword&gt;&lt;keyword&gt;adrenal insufficiency&lt;/keyword&gt;&lt;keyword&gt;genetics&lt;/keyword&gt;&lt;keyword&gt;whole-exome sequencing&lt;/keyword&gt;&lt;/keywords&gt;&lt;dates&gt;&lt;year&gt;2015&lt;/year&gt;&lt;/dates&gt;&lt;isbn&gt;1664-2392 (Print)&amp;#xD;1664-2392&lt;/isbn&gt;&lt;accession-num&gt;26300845&lt;/accession-num&gt;&lt;urls&gt;&lt;/urls&gt;&lt;custom2&gt;PMC4525066&lt;/custom2&gt;&lt;electronic-resource-num&gt;10.3389/fendo.2015.00113&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503"/>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44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Febrile seizures shock, Hypoglycemia, Hyponatremia, mild Hyperpigmentation, </w:t>
            </w:r>
            <w:proofErr w:type="spellStart"/>
            <w:r w:rsidRPr="0081206A">
              <w:rPr>
                <w:rFonts w:asciiTheme="majorBidi" w:eastAsia="Times New Roman" w:hAnsiTheme="majorBidi" w:cstheme="majorBidi"/>
                <w:color w:val="000000"/>
                <w:sz w:val="20"/>
                <w:szCs w:val="20"/>
              </w:rPr>
              <w:t>coma,hypocortisolemia</w:t>
            </w:r>
            <w:proofErr w:type="spellEnd"/>
            <w:r w:rsidRPr="0081206A">
              <w:rPr>
                <w:rFonts w:asciiTheme="majorBidi" w:eastAsia="Times New Roman" w:hAnsiTheme="majorBidi" w:cstheme="majorBidi"/>
                <w:color w:val="000000"/>
                <w:sz w:val="20"/>
                <w:szCs w:val="20"/>
              </w:rPr>
              <w:t xml:space="preserve"> </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c.319G&gt;A</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1.p.Asp107Asn 2.p.Pro281GlnfsX9 </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EZWxtYXM8L0F1dGhvcj48WWVhcj4yMDE0PC9ZZWFyPjxS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EZWxtYXM8L0F1dGhvcj48WWVhcj4yMDE0PC9ZZWFyPjxS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508"/>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144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1</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salt-losing forms of adrenal hypoplasia </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2</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c.221G&gt;T  2.437G&gt;C,</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3.560delT </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579-.581delTGT</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Ser74Ile  2.Arg146His,</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Val187Alafs*29  4.Tyr193Ter</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Homo 2.compond Hetero 3.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239"/>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144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oor sucking, moderate axial hypotonia, </w:t>
            </w:r>
            <w:proofErr w:type="spellStart"/>
            <w:r w:rsidRPr="0081206A">
              <w:rPr>
                <w:rFonts w:asciiTheme="majorBidi" w:eastAsia="Times New Roman" w:hAnsiTheme="majorBidi" w:cstheme="majorBidi"/>
                <w:color w:val="000000"/>
                <w:sz w:val="20"/>
                <w:szCs w:val="20"/>
              </w:rPr>
              <w:t>hyporeactivity</w:t>
            </w:r>
            <w:proofErr w:type="spellEnd"/>
            <w:r w:rsidRPr="0081206A">
              <w:rPr>
                <w:rFonts w:asciiTheme="majorBidi" w:eastAsia="Times New Roman" w:hAnsiTheme="majorBidi" w:cstheme="majorBidi"/>
                <w:color w:val="000000"/>
                <w:sz w:val="20"/>
                <w:szCs w:val="20"/>
              </w:rPr>
              <w:t xml:space="preserve"> and vomiting. During clinical evaluation, a </w:t>
            </w:r>
            <w:proofErr w:type="spellStart"/>
            <w:r w:rsidRPr="0081206A">
              <w:rPr>
                <w:rFonts w:asciiTheme="majorBidi" w:eastAsia="Times New Roman" w:hAnsiTheme="majorBidi" w:cstheme="majorBidi"/>
                <w:color w:val="000000"/>
                <w:sz w:val="20"/>
                <w:szCs w:val="20"/>
              </w:rPr>
              <w:t>generalised</w:t>
            </w:r>
            <w:proofErr w:type="spellEnd"/>
            <w:r w:rsidRPr="0081206A">
              <w:rPr>
                <w:rFonts w:asciiTheme="majorBidi" w:eastAsia="Times New Roman" w:hAnsiTheme="majorBidi" w:cstheme="majorBidi"/>
                <w:color w:val="000000"/>
                <w:sz w:val="20"/>
                <w:szCs w:val="20"/>
              </w:rPr>
              <w:t xml:space="preserve"> seizure occurred and was followed by desaturation, </w:t>
            </w:r>
            <w:proofErr w:type="spellStart"/>
            <w:r w:rsidRPr="0081206A">
              <w:rPr>
                <w:rFonts w:asciiTheme="majorBidi" w:eastAsia="Times New Roman" w:hAnsiTheme="majorBidi" w:cstheme="majorBidi"/>
                <w:color w:val="000000"/>
                <w:sz w:val="20"/>
                <w:szCs w:val="20"/>
              </w:rPr>
              <w:t>laboured</w:t>
            </w:r>
            <w:proofErr w:type="spellEnd"/>
            <w:r w:rsidRPr="0081206A">
              <w:rPr>
                <w:rFonts w:asciiTheme="majorBidi" w:eastAsia="Times New Roman" w:hAnsiTheme="majorBidi" w:cstheme="majorBidi"/>
                <w:color w:val="000000"/>
                <w:sz w:val="20"/>
                <w:szCs w:val="20"/>
              </w:rPr>
              <w:t xml:space="preserve"> breathing, </w:t>
            </w:r>
            <w:proofErr w:type="spellStart"/>
            <w:r w:rsidRPr="0081206A">
              <w:rPr>
                <w:rFonts w:asciiTheme="majorBidi" w:eastAsia="Times New Roman" w:hAnsiTheme="majorBidi" w:cstheme="majorBidi"/>
                <w:color w:val="000000"/>
                <w:sz w:val="20"/>
                <w:szCs w:val="20"/>
              </w:rPr>
              <w:t>generalised</w:t>
            </w:r>
            <w:proofErr w:type="spellEnd"/>
            <w:r w:rsidRPr="0081206A">
              <w:rPr>
                <w:rFonts w:asciiTheme="majorBidi" w:eastAsia="Times New Roman" w:hAnsiTheme="majorBidi" w:cstheme="majorBidi"/>
                <w:color w:val="000000"/>
                <w:sz w:val="20"/>
                <w:szCs w:val="20"/>
              </w:rPr>
              <w:t xml:space="preserve"> hypotonia and lethargy.</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61A&gt;G</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yr254Cy</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Francescato&lt;/Author&gt;&lt;Year&gt;2012&lt;/Year&gt;&lt;RecNum&gt;443&lt;/RecNum&gt;&lt;DisplayText&gt;(4)&lt;/DisplayText&gt;&lt;record&gt;&lt;rec-number&gt;443&lt;/rec-number&gt;&lt;foreign-keys&gt;&lt;key app="EN" db-id="af2ae9fs8vf5t3edaww59vavtw0wff5p0ft2" timestamp="1577773880"&gt;443&lt;/key&gt;&lt;/foreign-keys&gt;&lt;ref-type name="Journal Article"&gt;17&lt;/ref-type&gt;&lt;contributors&gt;&lt;authors&gt;&lt;author&gt;Francescato, G.&lt;/author&gt;&lt;author&gt;Salvatoni, A.&lt;/author&gt;&lt;author&gt;Persani, L.&lt;/author&gt;&lt;author&gt;Agosti, M.&lt;/author&gt;&lt;/authors&gt;&lt;/contributors&gt;&lt;auth-address&gt;Department of Neonatology and NICU, Ospedale Filippo Del Ponte, Varese, Italy. gaia.francescato@yahoo.it&lt;/auth-address&gt;&lt;titles&gt;&lt;title&gt;A rare genetic disorder causing persistent severe neonatal hypoglycaemia the diagnostic workup&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2&lt;/volume&gt;&lt;edition&gt;2012/07/21&lt;/edition&gt;&lt;keywords&gt;&lt;keyword&gt;Adrenal Insufficiency/*complications/genetics&lt;/keyword&gt;&lt;keyword&gt;DNA/genetics&lt;/keyword&gt;&lt;keyword&gt;Heterozygote&lt;/keyword&gt;&lt;keyword&gt;Humans&lt;/keyword&gt;&lt;keyword&gt;Hypoglycemia/*etiology/genetics&lt;/keyword&gt;&lt;keyword&gt;Infant, Newborn&lt;/keyword&gt;&lt;keyword&gt;Male&lt;/keyword&gt;&lt;keyword&gt;Mutation&lt;/keyword&gt;&lt;keyword&gt;*Rare Diseases&lt;/keyword&gt;&lt;keyword&gt;Receptor, Melanocortin, Type 2/genetics&lt;/keyword&gt;&lt;keyword&gt;Steroid Metabolism, Inborn Errors/*complications/genetics&lt;/keyword&gt;&lt;/keywords&gt;&lt;dates&gt;&lt;year&gt;2012&lt;/year&gt;&lt;pub-dates&gt;&lt;date&gt;Jul 19&lt;/date&gt;&lt;/pub-dates&gt;&lt;/dates&gt;&lt;isbn&gt;1757-790x&lt;/isbn&gt;&lt;accession-num&gt;22814974&lt;/accession-num&gt;&lt;urls&gt;&lt;/urls&gt;&lt;custom2&gt;PMC4542951&lt;/custom2&gt;&lt;electronic-resource-num&gt;10.1136/bcr-03-2012-5979&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2420"/>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lastRenderedPageBreak/>
              <w:t>5</w:t>
            </w:r>
          </w:p>
        </w:tc>
        <w:tc>
          <w:tcPr>
            <w:tcW w:w="144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I</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hyperpigmentation, salt-wasting crisis/electrolyte imbalance hypoglycemia with/without convulsions , vomiting/abdominal pain , prolonged jaundice, fatigue , neonatal respiratory distress), frequent infections and failure to thrive or weight </w:t>
            </w:r>
            <w:proofErr w:type="spellStart"/>
            <w:r w:rsidRPr="0081206A">
              <w:rPr>
                <w:rFonts w:asciiTheme="majorBidi" w:eastAsia="Times New Roman" w:hAnsiTheme="majorBidi" w:cstheme="majorBidi"/>
                <w:color w:val="000000"/>
                <w:sz w:val="20"/>
                <w:szCs w:val="20"/>
              </w:rPr>
              <w:t>loss,DSD</w:t>
            </w:r>
            <w:proofErr w:type="spellEnd"/>
          </w:p>
        </w:tc>
        <w:tc>
          <w:tcPr>
            <w:tcW w:w="851"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5/77 genetic diagnosis</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07G&gt;A                     c.347G&gt;T                    c.409C&gt;T                      c.427G&gt;T                                         NA                                                    c.674T&gt;G                                         NA                                                     c.697G&gt;C                                         NA                                         c.560delT                                                Deletion(Whole exon)</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Asp103Asn                     Gly116Va                         Arg137T                          V142L                                T143S                                 L225R                                 G226R                                Ala233Pro                        Cys251Trp                      p.V187Afs*29    </w:t>
            </w:r>
          </w:p>
        </w:tc>
        <w:tc>
          <w:tcPr>
            <w:tcW w:w="85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otal:25 mutations</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530"/>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rimary Cortisol Deficiency and Growth Hormone Deficiency</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ypoglycemia</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34delA</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R212Efs*s4</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HdWpyYWw8L0F1dGhvcj48WWVhcj4yMDE5PC9ZZWFyPjxS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HdWpyYWw8L0F1dGhvcj48WWVhcj4yMDE5PC9ZZWFyPjxS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6)</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274"/>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SER74Ile</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Tsai&lt;/Author&gt;&lt;Year&gt;2016&lt;/Year&gt;&lt;RecNum&gt;30&lt;/RecNum&gt;&lt;DisplayText&gt;(7)&lt;/DisplayText&gt;&lt;record&gt;&lt;rec-number&gt;30&lt;/rec-number&gt;&lt;foreign-keys&gt;&lt;key app="EN" db-id="af2ae9fs8vf5t3edaww59vavtw0wff5p0ft2" timestamp="1577272827"&gt;30&lt;/key&gt;&lt;/foreign-keys&gt;&lt;ref-type name="Journal Article"&gt;17&lt;/ref-type&gt;&lt;contributors&gt;&lt;authors&gt;&lt;author&gt;Tsai, S. L.&lt;/author&gt;&lt;author&gt;Green, J.&lt;/author&gt;&lt;author&gt;Metherell, L. A.&lt;/author&gt;&lt;author&gt;Curtis, F.&lt;/author&gt;&lt;author&gt;Fernandez, B.&lt;/author&gt;&lt;author&gt;Healey, A.&lt;/author&gt;&lt;author&gt;Curtis, J.&lt;/author&gt;&lt;/authors&gt;&lt;/contributors&gt;&lt;auth-address&gt;Discipline of Pediatrics (Division of Endocrinology), Memorial University of Newfoundland, St. John&amp;apos;s, Nfld., Canada.&lt;/auth-address&gt;&lt;titles&gt;&lt;title&gt;Primary Adrenocortical Insufficiency Case Series: Genetic Etiologies More Common than Expected&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35-42&lt;/pages&gt;&lt;volume&gt;85&lt;/volume&gt;&lt;number&gt;1&lt;/number&gt;&lt;edition&gt;2015/12/10&lt;/edition&gt;&lt;keywords&gt;&lt;keyword&gt;Addison Disease/*genetics&lt;/keyword&gt;&lt;keyword&gt;Adolescent&lt;/keyword&gt;&lt;keyword&gt;Child&lt;/keyword&gt;&lt;keyword&gt;Child, Preschool&lt;/keyword&gt;&lt;keyword&gt;Female&lt;/keyword&gt;&lt;keyword&gt;*Homozygote&lt;/keyword&gt;&lt;keyword&gt;Humans&lt;/keyword&gt;&lt;keyword&gt;Male&lt;/keyword&gt;&lt;keyword&gt;*Mutation&lt;/keyword&gt;&lt;keyword&gt;Phosphoproteins/*genetics&lt;/keyword&gt;&lt;keyword&gt;Receptor, Melanocortin, Type 2/*genetics&lt;/keyword&gt;&lt;keyword&gt;Transcription Factors/*genetics&lt;/keyword&gt;&lt;/keywords&gt;&lt;dates&gt;&lt;year&gt;2016&lt;/year&gt;&lt;/dates&gt;&lt;isbn&gt;1663-2818&lt;/isbn&gt;&lt;accession-num&gt;26650942&lt;/accession-num&gt;&lt;urls&gt;&lt;/urls&gt;&lt;electronic-resource-num&gt;10.1159/000441843&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7)</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971"/>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8</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drenal unresponsiveness to ACTH</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roofErr w:type="spellStart"/>
            <w:r w:rsidRPr="0081206A">
              <w:rPr>
                <w:rFonts w:asciiTheme="majorBidi" w:eastAsia="Times New Roman" w:hAnsiTheme="majorBidi" w:cstheme="majorBidi"/>
                <w:color w:val="000000"/>
                <w:sz w:val="20"/>
                <w:szCs w:val="20"/>
              </w:rPr>
              <w:t>drenal</w:t>
            </w:r>
            <w:proofErr w:type="spellEnd"/>
            <w:r w:rsidRPr="0081206A">
              <w:rPr>
                <w:rFonts w:asciiTheme="majorBidi" w:eastAsia="Times New Roman" w:hAnsiTheme="majorBidi" w:cstheme="majorBidi"/>
                <w:color w:val="000000"/>
                <w:sz w:val="20"/>
                <w:szCs w:val="20"/>
              </w:rPr>
              <w:t xml:space="preserve"> crisis despite poor drug compliance, poor pubic hair development (Tanner stage 2), well-developed breasts (Tanner stage 5), and regular menstrual cycles.</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07G&gt;A</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09C&gt;T</w:t>
            </w:r>
          </w:p>
        </w:tc>
        <w:tc>
          <w:tcPr>
            <w:tcW w:w="1418" w:type="dxa"/>
            <w:shd w:val="clear" w:color="auto" w:fill="auto"/>
            <w:noWrap/>
            <w:hideMark/>
          </w:tcPr>
          <w:p w:rsidR="00BD1BE5" w:rsidRPr="0081206A" w:rsidRDefault="00BD1BE5" w:rsidP="00BD1BE5">
            <w:pPr>
              <w:spacing w:after="0" w:line="240" w:lineRule="auto"/>
              <w:ind w:hanging="44"/>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sp103Asn</w:t>
            </w:r>
          </w:p>
          <w:p w:rsidR="00BD1BE5" w:rsidRPr="0081206A" w:rsidRDefault="00BD1BE5" w:rsidP="00BD1BE5">
            <w:pPr>
              <w:spacing w:after="0" w:line="240" w:lineRule="auto"/>
              <w:ind w:hanging="44"/>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rg137Trp</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Ishii&lt;/Author&gt;&lt;Year&gt;2000&lt;/Year&gt;&lt;RecNum&gt;248&lt;/RecNum&gt;&lt;DisplayText&gt;(8)&lt;/DisplayText&gt;&lt;record&gt;&lt;rec-number&gt;248&lt;/rec-number&gt;&lt;foreign-keys&gt;&lt;key app="EN" db-id="af2ae9fs8vf5t3edaww59vavtw0wff5p0ft2" timestamp="1577273373"&gt;248&lt;/key&gt;&lt;/foreign-keys&gt;&lt;ref-type name="Journal Article"&gt;17&lt;/ref-type&gt;&lt;contributors&gt;&lt;authors&gt;&lt;author&gt;Ishii, T.&lt;/author&gt;&lt;author&gt;Ogata, T.&lt;/author&gt;&lt;author&gt;Sasaki, G.&lt;/author&gt;&lt;author&gt;Sato, S.&lt;/author&gt;&lt;author&gt;Kinoshita, E. I.&lt;/author&gt;&lt;author&gt;Matsuo, N.&lt;/author&gt;&lt;/authors&gt;&lt;/contributors&gt;&lt;auth-address&gt;Department of Paediatrics, Keio University School of Medicine, Tokyo, Japan. tomishii@mac.com&lt;/auth-address&gt;&lt;titles&gt;&lt;title&gt;Novel mutations of the ACTH receptor gene in a female adult patient with adrenal unresponsiveness to ACTH&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389-92&lt;/pages&gt;&lt;volume&gt;53&lt;/volume&gt;&lt;number&gt;3&lt;/number&gt;&lt;edition&gt;2000/09/06&lt;/edition&gt;&lt;keywords&gt;&lt;keyword&gt;Adrenal Gland Diseases/*genetics/physiopathology&lt;/keyword&gt;&lt;keyword&gt;Adrenal Glands/physiopathology&lt;/keyword&gt;&lt;keyword&gt;Adrenocorticotropic Hormone&lt;/keyword&gt;&lt;keyword&gt;Adult&lt;/keyword&gt;&lt;keyword&gt;DNA Mutational Analysis&lt;/keyword&gt;&lt;keyword&gt;Female&lt;/keyword&gt;&lt;keyword&gt;Hair&lt;/keyword&gt;&lt;keyword&gt;Heterozygote&lt;/keyword&gt;&lt;keyword&gt;Humans&lt;/keyword&gt;&lt;keyword&gt;Mutation&lt;/keyword&gt;&lt;keyword&gt;Receptors, Corticotropin/*genetics&lt;/keyword&gt;&lt;keyword&gt;Sex Characteristics&lt;/keyword&gt;&lt;/keywords&gt;&lt;dates&gt;&lt;year&gt;2000&lt;/year&gt;&lt;pub-dates&gt;&lt;date&gt;Sep&lt;/date&gt;&lt;/pub-dates&gt;&lt;/dates&gt;&lt;isbn&gt;0300-0664 (Print)&amp;#xD;0300-0664&lt;/isbn&gt;&lt;accession-num&gt;10971458&lt;/accession-num&gt;&lt;urls&gt;&lt;/urls&gt;&lt;electronic-resource-num&gt;10.1046/j.1365-2265.2000.01040.x&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8)</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523"/>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1</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yperbilirubinemia and hyperpigmentation/</w:t>
            </w:r>
            <w:r w:rsidRPr="0081206A">
              <w:rPr>
                <w:rFonts w:asciiTheme="majorBidi" w:eastAsia="Times New Roman" w:hAnsiTheme="majorBidi" w:cstheme="majorBidi"/>
                <w:color w:val="000000"/>
                <w:sz w:val="20"/>
                <w:szCs w:val="20"/>
              </w:rPr>
              <w:br/>
              <w:t>low cortisol and high ACTH levels with normal serum electrolytes and renin-aldosterone axis</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74T&gt;G</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p.Leu225Arg </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Ba2luPC9BdXRob3I+PFllYXI+MjAxMTwvWWVhcj48UmVj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Ba2luPC9BdXRob3I+PFllYXI+MjAxMTwvWWVhcj48UmVj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9)</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2"/>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0</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1</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ypoglycemia, seizure, skin hyperpigmentation, hyperbilirubinemia, cholestasis, and a tall stature</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433C&gt;T                                                                                 </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712C&gt;T </w:t>
            </w:r>
          </w:p>
        </w:tc>
        <w:tc>
          <w:tcPr>
            <w:tcW w:w="1418" w:type="dxa"/>
            <w:shd w:val="clear" w:color="auto" w:fill="auto"/>
            <w:noWrap/>
            <w:hideMark/>
          </w:tcPr>
          <w:p w:rsidR="00BD1BE5" w:rsidRPr="0081206A" w:rsidRDefault="00BD1BE5" w:rsidP="00BD1BE5">
            <w:pPr>
              <w:spacing w:after="0" w:line="240" w:lineRule="auto"/>
              <w:ind w:hanging="44"/>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R145</w:t>
            </w:r>
          </w:p>
          <w:p w:rsidR="00BD1BE5" w:rsidRPr="0081206A" w:rsidRDefault="00BD1BE5" w:rsidP="00BD1BE5">
            <w:pPr>
              <w:spacing w:after="0" w:line="240" w:lineRule="auto"/>
              <w:ind w:hanging="44"/>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H238Y</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Abuduxikuer&lt;/Author&gt;&lt;Year&gt;2019&lt;/Year&gt;&lt;RecNum&gt;1&lt;/RecNum&gt;&lt;DisplayText&gt;(10)&lt;/DisplayText&gt;&lt;record&gt;&lt;rec-number&gt;1&lt;/rec-number&gt;&lt;foreign-keys&gt;&lt;key app="EN" db-id="af2ae9fs8vf5t3edaww59vavtw0wff5p0ft2" timestamp="1577272796"&gt;1&lt;/key&gt;&lt;/foreign-keys&gt;&lt;ref-type name="Journal Article"&gt;17&lt;/ref-type&gt;&lt;contributors&gt;&lt;authors&gt;&lt;author&gt;Abuduxikuer, K.&lt;/author&gt;&lt;author&gt;Li, Z. D.&lt;/author&gt;&lt;author&gt;Xie, X. B.&lt;/author&gt;&lt;author&gt;Li, Y. C.&lt;/author&gt;&lt;author&gt;Zhao, J.&lt;/author&gt;&lt;author&gt;Wang, J. S.&lt;/author&gt;&lt;/authors&gt;&lt;/contributors&gt;&lt;auth-address&gt;Department of Hepatology, Children&amp;apos;s Hospital of Fudan University, Shanghai, China.&lt;/auth-address&gt;&lt;titles&gt;&lt;title&gt;Novel Melanocortin 2 Receptor Variant in a Chinese Infant With Familial Glucocorticoid Deficiency Type 1, Case Report and Review of Literatur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359&lt;/pages&gt;&lt;volume&gt;10&lt;/volume&gt;&lt;edition&gt;2019/06/28&lt;/edition&gt;&lt;keywords&gt;&lt;keyword&gt;adrenocorticotropic hormone (ACTH)&lt;/keyword&gt;&lt;keyword&gt;cholestasis&lt;/keyword&gt;&lt;keyword&gt;cortisol&lt;/keyword&gt;&lt;keyword&gt;familial glucocorticoid deficiency (FGD) type 1&lt;/keyword&gt;&lt;keyword&gt;hypoglycemia&lt;/keyword&gt;&lt;keyword&gt;linear overgrowth&lt;/keyword&gt;&lt;keyword&gt;melanocortin 2 receptor (MC2R)&lt;/keyword&gt;&lt;keyword&gt;skin hyperpigmentation&lt;/keyword&gt;&lt;/keywords&gt;&lt;dates&gt;&lt;year&gt;2019&lt;/year&gt;&lt;/dates&gt;&lt;isbn&gt;1664-2392 (Print)&amp;#xD;1664-2392&lt;/isbn&gt;&lt;accession-num&gt;31244773&lt;/accession-num&gt;&lt;urls&gt;&lt;/urls&gt;&lt;custom2&gt;PMC6563654&lt;/custom2&gt;&lt;electronic-resource-num&gt;10.3389/fendo.2019.00359&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0)</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539"/>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1</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yperpigmentation, hypoglycemia, failure to thrive, and recurrent infections</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35insC</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I154H</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Jacoby&lt;/Author&gt;&lt;Year&gt;2014&lt;/Year&gt;&lt;RecNum&gt;141&lt;/RecNum&gt;&lt;DisplayText&gt;(11)&lt;/DisplayText&gt;&lt;record&gt;&lt;rec-number&gt;141&lt;/rec-number&gt;&lt;foreign-keys&gt;&lt;key app="EN" db-id="af2ae9fs8vf5t3edaww59vavtw0wff5p0ft2" timestamp="1577273092"&gt;141&lt;/key&gt;&lt;/foreign-keys&gt;&lt;ref-type name="Journal Article"&gt;17&lt;/ref-type&gt;&lt;contributors&gt;&lt;authors&gt;&lt;author&gt;Jacoby, E.&lt;/author&gt;&lt;author&gt;Barzilai, A.&lt;/author&gt;&lt;author&gt;Laufer, J.&lt;/author&gt;&lt;author&gt;Pade, S.&lt;/author&gt;&lt;author&gt;Anikster, Y.&lt;/author&gt;&lt;author&gt;Pinhas-Hamiel, O.&lt;/author&gt;&lt;author&gt;Greenberger, S.&lt;/author&gt;&lt;/authors&gt;&lt;/contributors&gt;&lt;auth-address&gt;Department of Pediatrics B, Chaim Sheba Medical Center, Ramat Gan, Israel.&lt;/auth-address&gt;&lt;titles&gt;&lt;title&gt;Neonatal hyperpigmentation: diagnosis of familial glucocorticoid deficiency with a novel mutation in the melanocortin-2 receptor gene&lt;/title&gt;&lt;secondary-title&gt;Pediatr Dermatol&lt;/secondary-title&gt;&lt;alt-title&gt;Pediatric dermatology&lt;/alt-title&gt;&lt;/titles&gt;&lt;periodical&gt;&lt;full-title&gt;Pediatr Dermatol&lt;/full-title&gt;&lt;abbr-1&gt;Pediatric dermatology&lt;/abbr-1&gt;&lt;/periodical&gt;&lt;alt-periodical&gt;&lt;full-title&gt;Pediatr Dermatol&lt;/full-title&gt;&lt;abbr-1&gt;Pediatric dermatology&lt;/abbr-1&gt;&lt;/alt-periodical&gt;&lt;pages&gt;e13-7&lt;/pages&gt;&lt;volume&gt;31&lt;/volume&gt;&lt;number&gt;1&lt;/number&gt;&lt;edition&gt;2013/11/15&lt;/edition&gt;&lt;keywords&gt;&lt;keyword&gt;Adrenal Insufficiency/diagnosis/*genetics&lt;/keyword&gt;&lt;keyword&gt;Family&lt;/keyword&gt;&lt;keyword&gt;Humans&lt;/keyword&gt;&lt;keyword&gt;Hyperpigmentation/diagnosis/*genetics&lt;/keyword&gt;&lt;keyword&gt;Infant&lt;/keyword&gt;&lt;keyword&gt;Male&lt;/keyword&gt;&lt;keyword&gt;Pedigree&lt;/keyword&gt;&lt;keyword&gt;Point Mutation&lt;/keyword&gt;&lt;keyword&gt;Receptor, Melanocortin, Type 2/*genetics&lt;/keyword&gt;&lt;keyword&gt;Steroid Metabolism, Inborn Errors/diagnosis/*genetics&lt;/keyword&gt;&lt;/keywords&gt;&lt;dates&gt;&lt;year&gt;2014&lt;/year&gt;&lt;pub-dates&gt;&lt;date&gt;Jan-Feb&lt;/date&gt;&lt;/pub-dates&gt;&lt;/dates&gt;&lt;isbn&gt;0736-8046&lt;/isbn&gt;&lt;accession-num&gt;24224542&lt;/accession-num&gt;&lt;urls&gt;&lt;/urls&gt;&lt;electronic-resource-num&gt;10.1111/pde.12247&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1)</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500"/>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2</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Severe hypoglycemia, unmeasurable cortisol, and grossly elevated ACTH but normal electrolyte</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866dupA</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Met290Aspfs*60</w:t>
            </w:r>
          </w:p>
        </w:tc>
        <w:tc>
          <w:tcPr>
            <w:tcW w:w="85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IaXJzY2g8L0F1dGhvcj48WWVhcj4yMDExPC9ZZWFyPjxS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5FNjUt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IaXJzY2g8L0F1dGhvcj48WWVhcj4yMDExPC9ZZWFyPjxS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5FNjUt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2)</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134"/>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3</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1</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64</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1.c.221G&gt;T    </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c.459–460insC</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S74I                                 2.p.I154fsX248</w:t>
            </w:r>
          </w:p>
        </w:tc>
        <w:tc>
          <w:tcPr>
            <w:tcW w:w="85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2 of 34 families</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DaGFuPC9BdXRob3I+PFllYXI+MjAwOTwvWWVhcj48UmVj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DaGFuPC9BdXRob3I+PFllYXI+MjAwOTwvWWVhcj48UmVj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3)</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82"/>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4</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CTH resistance syndrome</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br/>
            </w:r>
            <w:proofErr w:type="spellStart"/>
            <w:r w:rsidRPr="0081206A">
              <w:rPr>
                <w:rFonts w:asciiTheme="majorBidi" w:eastAsia="Times New Roman" w:hAnsiTheme="majorBidi" w:cstheme="majorBidi"/>
                <w:color w:val="000000"/>
                <w:sz w:val="20"/>
                <w:szCs w:val="20"/>
              </w:rPr>
              <w:t>chalasia</w:t>
            </w:r>
            <w:proofErr w:type="spellEnd"/>
            <w:r w:rsidRPr="0081206A">
              <w:rPr>
                <w:rFonts w:asciiTheme="majorBidi" w:eastAsia="Times New Roman" w:hAnsiTheme="majorBidi" w:cstheme="majorBidi"/>
                <w:color w:val="000000"/>
                <w:sz w:val="20"/>
                <w:szCs w:val="20"/>
              </w:rPr>
              <w:t xml:space="preserve"> and </w:t>
            </w:r>
            <w:proofErr w:type="spellStart"/>
            <w:r w:rsidRPr="0081206A">
              <w:rPr>
                <w:rFonts w:asciiTheme="majorBidi" w:eastAsia="Times New Roman" w:hAnsiTheme="majorBidi" w:cstheme="majorBidi"/>
                <w:color w:val="000000"/>
                <w:sz w:val="20"/>
                <w:szCs w:val="20"/>
              </w:rPr>
              <w:t>alacrima</w:t>
            </w:r>
            <w:proofErr w:type="spellEnd"/>
            <w:r w:rsidRPr="0081206A">
              <w:rPr>
                <w:rFonts w:asciiTheme="majorBidi" w:eastAsia="Times New Roman" w:hAnsiTheme="majorBidi" w:cstheme="majorBidi"/>
                <w:color w:val="000000"/>
                <w:sz w:val="20"/>
                <w:szCs w:val="20"/>
              </w:rPr>
              <w:t>, besides the symptoms of adrenal insufficiency</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br/>
              <w:t>c.347G&gt;T</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Gly116Val</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Db2xsYXJlczwvQXV0aG9yPjxZZWFyPjIwMDg8L1llYXI+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Db2xsYXJlczwvQXV0aG9yPjxZZWFyPjIwMDg8L1llYXI+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4)</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5</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27G&gt;T</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97G&gt;C</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60C&gt;G</w:t>
            </w:r>
          </w:p>
        </w:tc>
        <w:tc>
          <w:tcPr>
            <w:tcW w:w="1418" w:type="dxa"/>
            <w:shd w:val="clear" w:color="auto" w:fill="auto"/>
            <w:hideMark/>
          </w:tcPr>
          <w:p w:rsidR="00BD1BE5" w:rsidRPr="0081206A" w:rsidRDefault="00BD1BE5" w:rsidP="00BD1BE5">
            <w:pPr>
              <w:spacing w:after="0" w:line="240" w:lineRule="auto"/>
              <w:ind w:left="-44"/>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Val142Leu </w:t>
            </w:r>
          </w:p>
          <w:p w:rsidR="00BD1BE5" w:rsidRPr="0081206A" w:rsidRDefault="00BD1BE5" w:rsidP="00BD1BE5">
            <w:pPr>
              <w:spacing w:after="0" w:line="240" w:lineRule="auto"/>
              <w:ind w:left="-44"/>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la233Pro</w:t>
            </w:r>
          </w:p>
          <w:p w:rsidR="00BD1BE5" w:rsidRPr="0081206A" w:rsidRDefault="00BD1BE5" w:rsidP="00BD1BE5">
            <w:pPr>
              <w:spacing w:after="0" w:line="240" w:lineRule="auto"/>
              <w:ind w:hanging="54"/>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Ser120Ar</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5)</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260"/>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6</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Familial Glucocorticoid </w:t>
            </w:r>
            <w:r w:rsidRPr="0081206A">
              <w:rPr>
                <w:rFonts w:asciiTheme="majorBidi" w:eastAsia="Times New Roman" w:hAnsiTheme="majorBidi" w:cstheme="majorBidi"/>
                <w:color w:val="000000"/>
                <w:sz w:val="20"/>
                <w:szCs w:val="20"/>
              </w:rPr>
              <w:lastRenderedPageBreak/>
              <w:t>Deficiency</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lastRenderedPageBreak/>
              <w:t>jaundice , hyperpigmentation</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07G&gt;A</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103N</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LaW08L0F1dGhvcj48WWVhcj4yMDA5PC9ZZWFyPjxSZWNO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k3OS04MTwvcGFnZXM+PHZv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LaW08L0F1dGhvcj48WWVhcj4yMDA5PC9ZZWFyPjxSZWNO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k3OS04MTwvcGFnZXM+PHZv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6)</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841"/>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7</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amilial glucocorticoid deficiency</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skin hyperpigmentation</w:t>
            </w:r>
            <w:r w:rsidRPr="0081206A">
              <w:rPr>
                <w:rFonts w:asciiTheme="majorBidi" w:eastAsia="Times New Roman" w:hAnsiTheme="majorBidi" w:cstheme="majorBidi"/>
                <w:color w:val="000000"/>
                <w:sz w:val="20"/>
                <w:szCs w:val="20"/>
              </w:rPr>
              <w:br/>
              <w:t>muscle weakness, mild jaundice and constipation. Hormonal analyses revealed high ACTH and TSH serum concentrations, low serum cortisol concentration along with normal blood electrolytes</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37delT</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45G&gt;A</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Leu46fs*38 and p.Val49Met</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Mazur&lt;/Author&gt;&lt;Year&gt;2008&lt;/Year&gt;&lt;RecNum&gt;66&lt;/RecNum&gt;&lt;DisplayText&gt;(17)&lt;/DisplayText&gt;&lt;record&gt;&lt;rec-number&gt;66&lt;/rec-number&gt;&lt;foreign-keys&gt;&lt;key app="EN" db-id="af2ae9fs8vf5t3edaww59vavtw0wff5p0ft2" timestamp="1577272827"&gt;66&lt;/key&gt;&lt;/foreign-keys&gt;&lt;ref-type name="Journal Article"&gt;17&lt;/ref-type&gt;&lt;contributors&gt;&lt;authors&gt;&lt;author&gt;Mazur, A.&lt;/author&gt;&lt;author&gt;Koehler, K.&lt;/author&gt;&lt;author&gt;Schuelke, M.&lt;/author&gt;&lt;author&gt;Skunde, M.&lt;/author&gt;&lt;author&gt;Ostanski, M.&lt;/author&gt;&lt;author&gt;Huebner, A.&lt;/author&gt;&lt;/authors&gt;&lt;/contributors&gt;&lt;auth-address&gt;Institute of Physiotherapy, University of Rzeszow, Poland.&lt;/auth-address&gt;&lt;titles&gt;&lt;title&gt;Familial glucocorticoid deficiency type 1 due to a novel compound heterozygous MC2R mutation&lt;/title&gt;&lt;secondary-title&gt;Horm Res&lt;/secondary-title&gt;&lt;alt-title&gt;Hormone research&lt;/alt-title&gt;&lt;/titles&gt;&lt;periodical&gt;&lt;full-title&gt;Horm Res&lt;/full-title&gt;&lt;abbr-1&gt;Hormone research&lt;/abbr-1&gt;&lt;/periodical&gt;&lt;alt-periodical&gt;&lt;full-title&gt;Horm Res&lt;/full-title&gt;&lt;abbr-1&gt;Hormone research&lt;/abbr-1&gt;&lt;/alt-periodical&gt;&lt;pages&gt;363-8&lt;/pages&gt;&lt;volume&gt;69&lt;/volume&gt;&lt;number&gt;6&lt;/number&gt;&lt;edition&gt;2008/05/28&lt;/edition&gt;&lt;keywords&gt;&lt;keyword&gt;Adrenocorticotropic Hormone/blood&lt;/keyword&gt;&lt;keyword&gt;Amino Acid Sequence&lt;/keyword&gt;&lt;keyword&gt;Female&lt;/keyword&gt;&lt;keyword&gt;Frameshift Mutation&lt;/keyword&gt;&lt;keyword&gt;Glucocorticoids/*deficiency&lt;/keyword&gt;&lt;keyword&gt;Heterozygote&lt;/keyword&gt;&lt;keyword&gt;Humans&lt;/keyword&gt;&lt;keyword&gt;Hydrocortisone/therapeutic use&lt;/keyword&gt;&lt;keyword&gt;Infant&lt;/keyword&gt;&lt;keyword&gt;Male&lt;/keyword&gt;&lt;keyword&gt;Molecular Sequence Data&lt;/keyword&gt;&lt;keyword&gt;Receptor, Melanocortin, Type 2/*genetics&lt;/keyword&gt;&lt;keyword&gt;Sequence Homology, Amino Acid&lt;/keyword&gt;&lt;keyword&gt;Steroid Metabolism, Inborn Errors/drug therapy/*genetics&lt;/keyword&gt;&lt;keyword&gt;Thyrotropin/blood&lt;/keyword&gt;&lt;/keywords&gt;&lt;dates&gt;&lt;year&gt;2008&lt;/year&gt;&lt;/dates&gt;&lt;isbn&gt;0301-0163&lt;/isbn&gt;&lt;accession-num&gt;18504396&lt;/accession-num&gt;&lt;urls&gt;&lt;/urls&gt;&lt;electronic-resource-num&gt;10.1159/000117393&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7)</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251"/>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8</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hyroid dysfunction and growth hormone deficiency (GHD)</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59_460insC</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I154fsX248</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hbCBLYW5kYXJpPC9BdXRob3I+PFllYXI+MjAxMTwvWWVh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hbCBLYW5kYXJpPC9BdXRob3I+PFllYXI+MjAxMTwvWWVh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8)</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745"/>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9</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ypertonic seizures associated with hypoglycemia, skin hyperpigmentation, muscle weakness and mild jaundice. Hormonal analyses revealed high ACTH, low serum cortisol along with normal blood electrolytes</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20A&gt;G,c.433C&gt;T</w:t>
            </w:r>
          </w:p>
        </w:tc>
        <w:tc>
          <w:tcPr>
            <w:tcW w:w="1418"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107G,p.R145C</w:t>
            </w:r>
            <w:r w:rsidRPr="0081206A">
              <w:rPr>
                <w:rFonts w:asciiTheme="majorBidi" w:eastAsia="Times New Roman" w:hAnsiTheme="majorBidi" w:cstheme="majorBidi"/>
                <w:color w:val="000000"/>
                <w:sz w:val="20"/>
                <w:szCs w:val="20"/>
              </w:rPr>
              <w:br w:type="page"/>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BemEtQ2FybW9uYTwvQXV0aG9yPjxZZWFyPjIwMTE8L1ll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BemEtQ2FybW9uYTwvQXV0aG9yPjxZZWFyPjIwMTE8L1ll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19)</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3"/>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0</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FGD  </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isolated</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52-653insA</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Gly217fs,</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romoter(-1017/44 bp)       </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Uc2lvdHJhPC9BdXRob3I+PFllYXI+MjAwNjwvWWVhcj48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Uc2lvdHJhPC9BdXRob3I+PFllYXI+MjAwNjwvWWVhcj48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0)</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953"/>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1</w:t>
            </w:r>
          </w:p>
        </w:tc>
        <w:tc>
          <w:tcPr>
            <w:tcW w:w="1440"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ypoglycemia after prolonged fasting during a respiratory tract infection</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455C&gt;A </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152K</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UdXJhbjwvQXV0aG9yPjxZZWFyPjIwMTI8L1llYXI+PFJl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5FNzcxLTQ8L3Bh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UdXJhbjwvQXV0aG9yPjxZZWFyPjIwMTI8L1llYXI+PFJl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5FNzcxLTQ8L3Bh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1)</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768"/>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2</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221G&gt;T</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82C&gt;T</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32C&gt;G</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77-78delTA</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37G&gt;C</w:t>
            </w:r>
          </w:p>
        </w:tc>
        <w:tc>
          <w:tcPr>
            <w:tcW w:w="1418" w:type="dxa"/>
            <w:shd w:val="clear" w:color="auto" w:fill="auto"/>
            <w:noWrap/>
            <w:hideMark/>
          </w:tcPr>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S74I </w:t>
            </w:r>
          </w:p>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R128C</w:t>
            </w:r>
          </w:p>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144M </w:t>
            </w:r>
          </w:p>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L192fs </w:t>
            </w:r>
          </w:p>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R146H </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2)</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261"/>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3</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neumonia and sepsis, collapse, bradycardia and hypotension at 8 months of age</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833T&gt;G</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86A&gt;G</w:t>
            </w:r>
          </w:p>
        </w:tc>
        <w:tc>
          <w:tcPr>
            <w:tcW w:w="1418" w:type="dxa"/>
            <w:shd w:val="clear" w:color="auto" w:fill="auto"/>
            <w:noWrap/>
            <w:hideMark/>
          </w:tcPr>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278C</w:t>
            </w:r>
          </w:p>
          <w:p w:rsidR="00BD1BE5" w:rsidRPr="0081206A" w:rsidRDefault="00BD1BE5" w:rsidP="00BD1BE5">
            <w:pPr>
              <w:spacing w:after="0" w:line="240" w:lineRule="auto"/>
              <w:ind w:left="-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Y129C</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Chan&lt;/Author&gt;&lt;Year&gt;2009&lt;/Year&gt;&lt;RecNum&gt;439&lt;/RecNum&gt;&lt;DisplayText&gt;(23)&lt;/DisplayText&gt;&lt;record&gt;&lt;rec-number&gt;439&lt;/rec-number&gt;&lt;foreign-keys&gt;&lt;key app="EN" db-id="af2ae9fs8vf5t3edaww59vavtw0wff5p0ft2" timestamp="1577770042"&gt;439&lt;/key&gt;&lt;/foreign-keys&gt;&lt;ref-type name="Journal Article"&gt;17&lt;/ref-type&gt;&lt;contributors&gt;&lt;authors&gt;&lt;author&gt;Chan, Li F&lt;/author&gt;&lt;author&gt;Chung, Teng-Teng&lt;/author&gt;&lt;author&gt;Massoud, Ahmed F&lt;/author&gt;&lt;author&gt;Metherell, Louise A&lt;/author&gt;&lt;author&gt;Clark, Adrian JL&lt;/author&gt;&lt;/authors&gt;&lt;/contributors&gt;&lt;titles&gt;&lt;title&gt;Functional consequence of a novel Y129C mutation in a patient with two contradictory melanocortin-2-receptor mutations&lt;/title&gt;&lt;secondary-title&gt;European journal of endocrinology&lt;/secondary-title&gt;&lt;/titles&gt;&lt;periodical&gt;&lt;full-title&gt;Eur J Endocrinol&lt;/full-title&gt;&lt;abbr-1&gt;European journal of endocrinology&lt;/abbr-1&gt;&lt;/periodical&gt;&lt;pages&gt;705&lt;/pages&gt;&lt;volume&gt;160&lt;/volume&gt;&lt;number&gt;4&lt;/number&gt;&lt;dates&gt;&lt;year&gt;2009&lt;/year&gt;&lt;/dates&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3)</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300"/>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I/FGD</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3</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07G&gt;A</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676G&gt;A </w:t>
            </w:r>
          </w:p>
        </w:tc>
        <w:tc>
          <w:tcPr>
            <w:tcW w:w="1418" w:type="dxa"/>
            <w:shd w:val="clear" w:color="auto" w:fill="auto"/>
            <w:noWrap/>
            <w:hideMark/>
          </w:tcPr>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sp103Asn</w:t>
            </w:r>
          </w:p>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Gly226Arg</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  FGD mutated</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BbWFubzwvQXV0aG9yPjxZZWFyPjIwMTc8L1llYXI+PFJl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4Ny0x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=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BbWFubzwvQXV0aG9yPjxZZWFyPjIwMTc8L1llYXI+PFJl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4Ny0x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=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4)</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76C&gt;G</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p>
        </w:tc>
        <w:tc>
          <w:tcPr>
            <w:tcW w:w="1418" w:type="dxa"/>
            <w:shd w:val="clear" w:color="auto" w:fill="auto"/>
            <w:noWrap/>
            <w:hideMark/>
          </w:tcPr>
          <w:p w:rsidR="00BD1BE5" w:rsidRPr="0081206A" w:rsidRDefault="00BD1BE5" w:rsidP="00BD1BE5">
            <w:pPr>
              <w:spacing w:after="0" w:line="240" w:lineRule="auto"/>
              <w:ind w:left="-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159K</w:t>
            </w:r>
          </w:p>
          <w:p w:rsidR="00BD1BE5" w:rsidRPr="0081206A" w:rsidRDefault="00BD1BE5" w:rsidP="00BD1BE5">
            <w:pPr>
              <w:spacing w:after="0" w:line="240" w:lineRule="auto"/>
              <w:ind w:left="-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233D</w:t>
            </w:r>
          </w:p>
          <w:p w:rsidR="00BD1BE5" w:rsidRPr="0081206A" w:rsidRDefault="00BD1BE5" w:rsidP="00BD1BE5">
            <w:pPr>
              <w:spacing w:after="0" w:line="240" w:lineRule="auto"/>
              <w:ind w:left="-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159K</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Bizzarri&lt;/Author&gt;&lt;Year&gt;2016&lt;/Year&gt;&lt;RecNum&gt;444&lt;/RecNum&gt;&lt;DisplayText&gt;(25)&lt;/DisplayText&gt;&lt;record&gt;&lt;rec-number&gt;444&lt;/rec-number&gt;&lt;foreign-keys&gt;&lt;key app="EN" db-id="af2ae9fs8vf5t3edaww59vavtw0wff5p0ft2" timestamp="1577774561"&gt;444&lt;/key&gt;&lt;/foreign-keys&gt;&lt;ref-type name="Journal Article"&gt;17&lt;/ref-type&gt;&lt;contributors&gt;&lt;authors&gt;&lt;author&gt;Bizzarri, Carla&lt;/author&gt;&lt;author&gt;Olivini, Nicole&lt;/author&gt;&lt;author&gt;Pedicelli, Stefania&lt;/author&gt;&lt;author&gt;Marini, Romana&lt;/author&gt;&lt;author&gt;Giannone, Germana&lt;/author&gt;&lt;author&gt;Cambiaso, Paola&lt;/author&gt;&lt;author&gt;Cappa, Marco&lt;/author&gt;&lt;/authors&gt;&lt;/contributors&gt;&lt;titles&gt;&lt;title&gt;Congenital primary adrenal insufficiency and selective aldosterone defects presenting as salt-wasting in infancy: a single center 10-year experience&lt;/title&gt;&lt;secondary-title&gt;Italian journal of pediatrics&lt;/secondary-title&gt;&lt;/titles&gt;&lt;periodical&gt;&lt;full-title&gt;Ital J Pediatr&lt;/full-title&gt;&lt;abbr-1&gt;Italian journal of pediatrics&lt;/abbr-1&gt;&lt;/periodical&gt;&lt;pages&gt;73&lt;/pages&gt;&lt;volume&gt;42&lt;/volume&gt;&lt;number&gt;1&lt;/number&gt;&lt;dates&gt;&lt;year&gt;2016&lt;/year&gt;&lt;/dates&gt;&lt;isbn&gt;1824-7288&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5)</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399"/>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6</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br/>
              <w:t xml:space="preserve"> tall stature and skin pigmentation,</w:t>
            </w: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2G&gt;A</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37G&gt;C</w:t>
            </w:r>
          </w:p>
        </w:tc>
        <w:tc>
          <w:tcPr>
            <w:tcW w:w="1418" w:type="dxa"/>
            <w:shd w:val="clear" w:color="auto" w:fill="auto"/>
            <w:noWrap/>
            <w:hideMark/>
          </w:tcPr>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21Y </w:t>
            </w:r>
          </w:p>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R146H</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Matsuura&lt;/Author&gt;&lt;Year&gt;2006&lt;/Year&gt;&lt;RecNum&gt;445&lt;/RecNum&gt;&lt;DisplayText&gt;(26)&lt;/DisplayText&gt;&lt;record&gt;&lt;rec-number&gt;445&lt;/rec-number&gt;&lt;foreign-keys&gt;&lt;key app="EN" db-id="af2ae9fs8vf5t3edaww59vavtw0wff5p0ft2" timestamp="1577774602"&gt;445&lt;/key&gt;&lt;/foreign-keys&gt;&lt;ref-type name="Journal Article"&gt;17&lt;/ref-type&gt;&lt;contributors&gt;&lt;authors&gt;&lt;author&gt;Matsuura, Hiroki&lt;/author&gt;&lt;author&gt;Shiohara, Masaaki&lt;/author&gt;&lt;author&gt;Yamano, Mizuki&lt;/author&gt;&lt;author&gt;Kurata, Kenji&lt;/author&gt;&lt;author&gt;Arai, Fumi&lt;/author&gt;&lt;author&gt;Koike, Kenichi&lt;/author&gt;&lt;/authors&gt;&lt;/contributors&gt;&lt;titles&gt;&lt;title&gt;Novel compound heterozygous mutation of the MC2R gene in a patient with familial glucocorticoid deficiency&lt;/title&gt;&lt;secondary-title&gt;Journal of Pediatric Endocrinology and Metabolism&lt;/secondary-title&gt;&lt;/titles&gt;&lt;periodical&gt;&lt;full-title&gt;Journal of Pediatric Endocrinology and Metabolism&lt;/full-title&gt;&lt;/periodical&gt;&lt;pages&gt;1167-1170&lt;/pages&gt;&lt;volume&gt;19&lt;/volume&gt;&lt;number&gt;9&lt;/number&gt;&lt;dates&gt;&lt;year&gt;2006&lt;/year&gt;&lt;/dates&gt;&lt;isbn&gt;2191-0251&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6)</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399"/>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493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p>
        </w:tc>
        <w:tc>
          <w:tcPr>
            <w:tcW w:w="1418" w:type="dxa"/>
            <w:shd w:val="clear" w:color="auto" w:fill="auto"/>
            <w:noWrap/>
            <w:hideMark/>
          </w:tcPr>
          <w:p w:rsidR="00BD1BE5" w:rsidRPr="0081206A" w:rsidRDefault="00BD1BE5" w:rsidP="00BD1BE5">
            <w:pPr>
              <w:spacing w:after="0" w:line="240" w:lineRule="auto"/>
              <w:ind w:hanging="43"/>
              <w:rPr>
                <w:rFonts w:asciiTheme="majorBidi" w:eastAsia="Times New Roman" w:hAnsiTheme="majorBidi" w:cstheme="majorBidi"/>
                <w:color w:val="000000"/>
                <w:sz w:val="20"/>
                <w:szCs w:val="20"/>
              </w:rPr>
            </w:pP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r>
      <w:tr w:rsidR="00BD1BE5" w:rsidRPr="0081206A" w:rsidTr="00FD40DA">
        <w:trPr>
          <w:trHeight w:val="58"/>
        </w:trPr>
        <w:tc>
          <w:tcPr>
            <w:tcW w:w="426"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w:t>
            </w:r>
          </w:p>
        </w:tc>
        <w:tc>
          <w:tcPr>
            <w:tcW w:w="1440"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4939"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hideMark/>
          </w:tcPr>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InsA1347</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76G&gt;T</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p>
        </w:tc>
        <w:tc>
          <w:tcPr>
            <w:tcW w:w="1418" w:type="dxa"/>
            <w:shd w:val="clear" w:color="auto" w:fill="auto"/>
            <w:noWrap/>
            <w:hideMark/>
          </w:tcPr>
          <w:p w:rsidR="00BD1BE5" w:rsidRPr="0081206A" w:rsidRDefault="00BD1BE5" w:rsidP="00BD1BE5">
            <w:pPr>
              <w:spacing w:after="0" w:line="240" w:lineRule="auto"/>
              <w:ind w:left="-7" w:hanging="8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G217fs</w:t>
            </w:r>
          </w:p>
          <w:p w:rsidR="00BD1BE5" w:rsidRPr="0081206A" w:rsidRDefault="00BD1BE5" w:rsidP="00BD1BE5">
            <w:pPr>
              <w:spacing w:after="0" w:line="240" w:lineRule="auto"/>
              <w:ind w:left="-7" w:hanging="83"/>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la126DSer</w:t>
            </w:r>
          </w:p>
        </w:tc>
        <w:tc>
          <w:tcPr>
            <w:tcW w:w="850"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hideMark/>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Artigas&lt;/Author&gt;&lt;Year&gt;2008&lt;/Year&gt;&lt;RecNum&gt;446&lt;/RecNum&gt;&lt;DisplayText&gt;(27)&lt;/DisplayText&gt;&lt;record&gt;&lt;rec-number&gt;446&lt;/rec-number&gt;&lt;foreign-keys&gt;&lt;key app="EN" db-id="af2ae9fs8vf5t3edaww59vavtw0wff5p0ft2" timestamp="1577774635"&gt;446&lt;/key&gt;&lt;/foreign-keys&gt;&lt;ref-type name="Journal Article"&gt;17&lt;/ref-type&gt;&lt;contributors&gt;&lt;authors&gt;&lt;author&gt;Artigas, Rocío A&lt;/author&gt;&lt;author&gt;Gonzalez, Angel&lt;/author&gt;&lt;author&gt;Riquelme, Erick&lt;/author&gt;&lt;author&gt;Carvajal, Cristian A&lt;/author&gt;&lt;author&gt;Cattani, Andreína&lt;/author&gt;&lt;author&gt;Martínez-Aguayo, Alejandro&lt;/author&gt;&lt;author&gt;Kalergis, Alexis M&lt;/author&gt;&lt;author&gt;Pérez-Acle, Tomas&lt;/author&gt;&lt;author&gt;Fardella, Carlos E&lt;/author&gt;&lt;/authors&gt;&lt;/contributors&gt;&lt;titles&gt;&lt;title&gt;A novel adrenocorticotropin receptor mutation alters its structure and function, causing familial glucocorticoid deficiency&lt;/title&gt;&lt;secondary-title&gt;The Journal of Clinical Endocrinology &amp;amp; Metabolism&lt;/secondary-title&gt;&lt;/titles&gt;&lt;periodical&gt;&lt;full-title&gt;The Journal of Clinical Endocrinology &amp;amp; Metabolism&lt;/full-title&gt;&lt;/periodical&gt;&lt;pages&gt;3097-3105&lt;/pages&gt;&lt;volume&gt;93&lt;/volume&gt;&lt;number&gt;8&lt;/number&gt;&lt;dates&gt;&lt;year&gt;2008&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7)</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225"/>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8</w:t>
            </w:r>
          </w:p>
        </w:tc>
        <w:tc>
          <w:tcPr>
            <w:tcW w:w="1440"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hAnsiTheme="majorBidi" w:cstheme="majorBidi"/>
                <w:color w:val="000000"/>
                <w:sz w:val="20"/>
                <w:szCs w:val="20"/>
                <w:shd w:val="clear" w:color="auto" w:fill="FFFFFF"/>
              </w:rPr>
              <w:t>HGD</w:t>
            </w:r>
          </w:p>
        </w:tc>
        <w:tc>
          <w:tcPr>
            <w:tcW w:w="4939"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221G&gt;T</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hAnsiTheme="majorBidi" w:cstheme="majorBidi"/>
                <w:color w:val="000000"/>
                <w:sz w:val="20"/>
                <w:szCs w:val="20"/>
                <w:shd w:val="clear" w:color="auto" w:fill="FFFFFF"/>
              </w:rPr>
              <w:t>c.818C&gt;A</w:t>
            </w:r>
          </w:p>
        </w:tc>
        <w:tc>
          <w:tcPr>
            <w:tcW w:w="1418" w:type="dxa"/>
            <w:shd w:val="clear" w:color="auto" w:fill="auto"/>
            <w:noWrap/>
          </w:tcPr>
          <w:p w:rsidR="00BD1BE5" w:rsidRPr="0081206A" w:rsidRDefault="00BD1BE5" w:rsidP="00BD1BE5">
            <w:pPr>
              <w:spacing w:after="0" w:line="240" w:lineRule="auto"/>
              <w:ind w:left="-43"/>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Ser74Ile</w:t>
            </w:r>
          </w:p>
          <w:p w:rsidR="00BD1BE5" w:rsidRPr="0081206A" w:rsidRDefault="00BD1BE5" w:rsidP="00BD1BE5">
            <w:pPr>
              <w:spacing w:after="0" w:line="240" w:lineRule="auto"/>
              <w:ind w:left="-43"/>
              <w:rPr>
                <w:rFonts w:asciiTheme="majorBidi" w:eastAsia="Times New Roman" w:hAnsiTheme="majorBidi" w:cstheme="majorBidi"/>
                <w:color w:val="000000"/>
                <w:sz w:val="20"/>
                <w:szCs w:val="20"/>
              </w:rPr>
            </w:pPr>
            <w:r w:rsidRPr="0081206A">
              <w:rPr>
                <w:rFonts w:asciiTheme="majorBidi" w:hAnsiTheme="majorBidi" w:cstheme="majorBidi"/>
                <w:color w:val="000000"/>
                <w:sz w:val="20"/>
                <w:szCs w:val="20"/>
                <w:shd w:val="clear" w:color="auto" w:fill="FFFFFF"/>
              </w:rPr>
              <w:t>Pro273His</w:t>
            </w: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Compound Hetero</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XdTwvQXV0aG9yPjxZZWFyPjE5OTg8L1llYXI+PFJlY051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wgR2VuZXQgTWV0YWI8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XdTwvQXV0aG9yPjxZZWFyPjE5OTg8L1llYXI+PFJlY051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wgR2VuZXQgTWV0YWI8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8)</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9</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FGD</w:t>
            </w:r>
          </w:p>
        </w:tc>
        <w:tc>
          <w:tcPr>
            <w:tcW w:w="4939"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761A&gt;G</w:t>
            </w:r>
          </w:p>
        </w:tc>
        <w:tc>
          <w:tcPr>
            <w:tcW w:w="1418" w:type="dxa"/>
            <w:shd w:val="clear" w:color="auto" w:fill="auto"/>
            <w:noWrap/>
          </w:tcPr>
          <w:p w:rsidR="00BD1BE5" w:rsidRPr="0081206A" w:rsidRDefault="00BD1BE5" w:rsidP="00BD1BE5">
            <w:pPr>
              <w:spacing w:after="0" w:line="240" w:lineRule="auto"/>
              <w:ind w:left="-43"/>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Tyr254cys</w:t>
            </w: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Uc2lnb3M8L0F1dGhvcj48WWVhcj4xOTk1PC9ZZWFyPjxS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yMTg2LTk8L3BhZ2VzPjx2b2x1bWU+ODA8L3ZvbHVtZT48bnVt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Uc2lnb3M8L0F1dGhvcj48WWVhcj4xOTk1PC9ZZWFyPjxS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yMTg2LTk8L3BhZ2VzPjx2b2x1bWU+ODA8L3ZvbHVtZT48bnVt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29)</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0</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FGD</w:t>
            </w: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 xml:space="preserve">c.319G&gt;A    </w:t>
            </w:r>
          </w:p>
          <w:p w:rsidR="00BD1BE5" w:rsidRPr="0081206A" w:rsidRDefault="00BD1BE5" w:rsidP="00BD1BE5">
            <w:pPr>
              <w:spacing w:after="0" w:line="240" w:lineRule="auto"/>
              <w:ind w:left="59"/>
              <w:rPr>
                <w:rFonts w:asciiTheme="majorBidi" w:hAnsiTheme="majorBidi" w:cstheme="majorBidi"/>
                <w:sz w:val="20"/>
                <w:szCs w:val="20"/>
              </w:rPr>
            </w:pPr>
            <w:r w:rsidRPr="0081206A">
              <w:rPr>
                <w:rFonts w:asciiTheme="majorBidi" w:hAnsiTheme="majorBidi" w:cstheme="majorBidi"/>
                <w:color w:val="000000"/>
                <w:sz w:val="20"/>
                <w:szCs w:val="20"/>
                <w:shd w:val="clear" w:color="auto" w:fill="FFFFFF"/>
              </w:rPr>
              <w:t>c.752G&gt;T</w:t>
            </w:r>
            <w:r w:rsidRPr="0081206A">
              <w:rPr>
                <w:rFonts w:asciiTheme="majorBidi" w:hAnsiTheme="majorBidi" w:cstheme="majorBidi"/>
                <w:sz w:val="20"/>
                <w:szCs w:val="20"/>
              </w:rPr>
              <w:t xml:space="preserve"> </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sz w:val="20"/>
                <w:szCs w:val="20"/>
              </w:rPr>
              <w:t>G217fs</w:t>
            </w:r>
          </w:p>
        </w:tc>
        <w:tc>
          <w:tcPr>
            <w:tcW w:w="1418" w:type="dxa"/>
            <w:shd w:val="clear" w:color="auto" w:fill="auto"/>
            <w:noWrap/>
          </w:tcPr>
          <w:p w:rsidR="00BD1BE5" w:rsidRPr="0081206A" w:rsidRDefault="00BD1BE5" w:rsidP="00BD1BE5">
            <w:pPr>
              <w:spacing w:after="0" w:line="240" w:lineRule="auto"/>
              <w:ind w:left="-43"/>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Asp107ASn</w:t>
            </w:r>
          </w:p>
          <w:p w:rsidR="00BD1BE5" w:rsidRPr="0081206A" w:rsidRDefault="00BD1BE5" w:rsidP="00BD1BE5">
            <w:pPr>
              <w:spacing w:after="0" w:line="240" w:lineRule="auto"/>
              <w:ind w:left="-43"/>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ys251Phe</w:t>
            </w: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proofErr w:type="spellStart"/>
            <w:r w:rsidRPr="0081206A">
              <w:rPr>
                <w:rFonts w:asciiTheme="majorBidi" w:eastAsia="Times New Roman" w:hAnsiTheme="majorBidi" w:cstheme="majorBidi"/>
                <w:color w:val="000000"/>
                <w:sz w:val="20"/>
                <w:szCs w:val="20"/>
              </w:rPr>
              <w:t>Homo,CompondHetro</w:t>
            </w:r>
            <w:proofErr w:type="spellEnd"/>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OYXZpbGxlPC9BdXRob3I+PFllYXI+MTk5NjwvWWVhcj48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NDQyLTg8L3BhZ2VzPjx2b2x1bWU+ODE8L3ZvbHVtZT48bnVtYmVyPjQ8L251bWJlcj48ZWRp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OYXZpbGxlPC9BdXRob3I+PFllYXI+MTk5NjwvWWVhcj48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NDQyLTg8L3BhZ2VzPjx2b2x1bWU+ODE8L3ZvbHVtZT48bnVtYmVyPjQ8L251bWJlcj48ZWRp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0)</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lastRenderedPageBreak/>
              <w:t>31</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1C1D1E"/>
                <w:sz w:val="20"/>
                <w:szCs w:val="20"/>
                <w:shd w:val="clear" w:color="auto" w:fill="FFFFFF"/>
              </w:rPr>
              <w:t>aphthous stomatitis and glossitis</w:t>
            </w: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61T&gt;C</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742A&gt;G</w:t>
            </w:r>
          </w:p>
        </w:tc>
        <w:tc>
          <w:tcPr>
            <w:tcW w:w="1418" w:type="dxa"/>
            <w:shd w:val="clear" w:color="auto" w:fill="auto"/>
            <w:noWrap/>
          </w:tcPr>
          <w:p w:rsidR="00BD1BE5" w:rsidRPr="0081206A" w:rsidRDefault="00BD1BE5" w:rsidP="00BD1BE5">
            <w:pPr>
              <w:spacing w:after="0" w:line="240" w:lineRule="auto"/>
              <w:ind w:left="-43"/>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21R</w:t>
            </w:r>
          </w:p>
          <w:p w:rsidR="00BD1BE5" w:rsidRPr="0081206A" w:rsidRDefault="00BD1BE5" w:rsidP="00BD1BE5">
            <w:pPr>
              <w:spacing w:after="0" w:line="240" w:lineRule="auto"/>
              <w:ind w:left="-91"/>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 xml:space="preserve">  S247G</w:t>
            </w: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Hiroi&lt;/Author&gt;&lt;Year&gt;1998&lt;/Year&gt;&lt;RecNum&gt;450&lt;/RecNum&gt;&lt;DisplayText&gt;(31)&lt;/DisplayText&gt;&lt;record&gt;&lt;rec-number&gt;450&lt;/rec-number&gt;&lt;foreign-keys&gt;&lt;key app="EN" db-id="af2ae9fs8vf5t3edaww59vavtw0wff5p0ft2" timestamp="1577777392"&gt;450&lt;/key&gt;&lt;/foreign-keys&gt;&lt;ref-type name="Journal Article"&gt;17&lt;/ref-type&gt;&lt;contributors&gt;&lt;authors&gt;&lt;author&gt;Hiroi, N&lt;/author&gt;&lt;author&gt;Yakushiji, F&lt;/author&gt;&lt;author&gt;Shimojo, M&lt;/author&gt;&lt;author&gt;Watanabe, S&lt;/author&gt;&lt;author&gt;Sugano, S&lt;/author&gt;&lt;author&gt;Yamaguchi, N&lt;/author&gt;&lt;author&gt;Miyachi, Y&lt;/author&gt;&lt;/authors&gt;&lt;/contributors&gt;&lt;titles&gt;&lt;title&gt;Human ACTH hypersensitivity syndrome associated with abnormalities of the ACTH receptor gene&lt;/title&gt;&lt;secondary-title&gt;Clinical endocrinology&lt;/secondary-title&gt;&lt;/titles&gt;&lt;periodical&gt;&lt;full-title&gt;Clin Endocrinol (Oxf)&lt;/full-title&gt;&lt;abbr-1&gt;Clinical endocrinology&lt;/abbr-1&gt;&lt;/periodical&gt;&lt;pages&gt;129-134&lt;/pages&gt;&lt;volume&gt;48&lt;/volume&gt;&lt;number&gt;2&lt;/number&gt;&lt;dates&gt;&lt;year&gt;1998&lt;/year&gt;&lt;/dates&gt;&lt;isbn&gt;0300-0664&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1)</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2</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HGD</w:t>
            </w: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1C1D1E"/>
                <w:sz w:val="20"/>
                <w:szCs w:val="20"/>
                <w:shd w:val="clear" w:color="auto" w:fill="FFFFFF"/>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sz w:val="20"/>
                <w:szCs w:val="20"/>
              </w:rPr>
            </w:pPr>
            <w:r w:rsidRPr="0081206A">
              <w:rPr>
                <w:rFonts w:asciiTheme="majorBidi" w:hAnsiTheme="majorBidi" w:cstheme="majorBidi"/>
                <w:color w:val="000000"/>
                <w:sz w:val="20"/>
                <w:szCs w:val="20"/>
                <w:shd w:val="clear" w:color="auto" w:fill="FFFFFF"/>
              </w:rPr>
              <w:t>c.601C&gt;T</w:t>
            </w:r>
            <w:r w:rsidRPr="0081206A">
              <w:rPr>
                <w:rFonts w:asciiTheme="majorBidi" w:hAnsiTheme="majorBidi" w:cstheme="majorBidi"/>
                <w:sz w:val="20"/>
                <w:szCs w:val="20"/>
              </w:rPr>
              <w:t xml:space="preserve"> </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sz w:val="20"/>
                <w:szCs w:val="20"/>
              </w:rPr>
              <w:t>c.</w:t>
            </w:r>
            <w:r w:rsidRPr="0081206A">
              <w:rPr>
                <w:rFonts w:asciiTheme="majorBidi" w:hAnsiTheme="majorBidi" w:cstheme="majorBidi"/>
                <w:color w:val="000000"/>
                <w:sz w:val="20"/>
                <w:szCs w:val="20"/>
                <w:shd w:val="clear" w:color="auto" w:fill="FFFFFF"/>
              </w:rPr>
              <w:t>360C&gt;G</w:t>
            </w:r>
          </w:p>
        </w:tc>
        <w:tc>
          <w:tcPr>
            <w:tcW w:w="1418" w:type="dxa"/>
            <w:shd w:val="clear" w:color="auto" w:fill="auto"/>
            <w:noWrap/>
          </w:tcPr>
          <w:p w:rsidR="00BD1BE5" w:rsidRPr="0081206A" w:rsidRDefault="00BD1BE5" w:rsidP="00BD1BE5">
            <w:pPr>
              <w:spacing w:after="0" w:line="240" w:lineRule="auto"/>
              <w:ind w:left="-7"/>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Arg201Ter</w:t>
            </w:r>
          </w:p>
          <w:p w:rsidR="00BD1BE5" w:rsidRPr="0081206A" w:rsidRDefault="00BD1BE5" w:rsidP="00BD1BE5">
            <w:pPr>
              <w:spacing w:after="0" w:line="240" w:lineRule="auto"/>
              <w:ind w:left="-7"/>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Ser120Arg</w:t>
            </w: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w:t>
            </w:r>
            <w:proofErr w:type="spellStart"/>
            <w:r w:rsidRPr="0081206A">
              <w:rPr>
                <w:rFonts w:asciiTheme="majorBidi" w:eastAsia="Times New Roman" w:hAnsiTheme="majorBidi" w:cstheme="majorBidi"/>
                <w:color w:val="000000"/>
                <w:sz w:val="20"/>
                <w:szCs w:val="20"/>
              </w:rPr>
              <w:t>CompondHetero</w:t>
            </w:r>
            <w:proofErr w:type="spellEnd"/>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fldData xml:space="preserve">PEVuZE5vdGU+PENpdGU+PEF1dGhvcj5Uc2lnb3M8L0F1dGhvcj48WWVhcj4xOTkzPC9ZZWFyPjxS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NDU4LTYxPC9wYWdlcz48dm9s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color w:val="000000"/>
                <w:sz w:val="20"/>
                <w:szCs w:val="20"/>
              </w:rPr>
              <w:instrText xml:space="preserve"> ADDIN EN.CITE </w:instrText>
            </w:r>
            <w:r w:rsidRPr="0081206A">
              <w:rPr>
                <w:rFonts w:asciiTheme="majorBidi" w:eastAsia="Times New Roman" w:hAnsiTheme="majorBidi" w:cstheme="majorBidi"/>
                <w:color w:val="000000"/>
                <w:sz w:val="20"/>
                <w:szCs w:val="20"/>
              </w:rPr>
              <w:fldChar w:fldCharType="begin">
                <w:fldData xml:space="preserve">PEVuZE5vdGU+PENpdGU+PEF1dGhvcj5Uc2lnb3M8L0F1dGhvcj48WWVhcj4xOTkzPC9ZZWFyPjxS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NDU4LTYxPC9wYWdlcz48dm9s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color w:val="000000"/>
                <w:sz w:val="20"/>
                <w:szCs w:val="20"/>
              </w:rPr>
              <w:instrText xml:space="preserve"> ADDIN EN.CITE.DATA </w:instrText>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2)</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3</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FGD</w:t>
            </w: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1C1D1E"/>
                <w:sz w:val="20"/>
                <w:szCs w:val="20"/>
                <w:shd w:val="clear" w:color="auto" w:fill="FFFFFF"/>
              </w:rPr>
            </w:pPr>
            <w:r w:rsidRPr="0081206A">
              <w:rPr>
                <w:rFonts w:asciiTheme="majorBidi" w:hAnsiTheme="majorBidi" w:cstheme="majorBidi"/>
                <w:color w:val="000000"/>
                <w:sz w:val="20"/>
                <w:szCs w:val="20"/>
                <w:shd w:val="clear" w:color="auto" w:fill="FFFFFF"/>
              </w:rPr>
              <w:t>tall stature</w:t>
            </w: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437G&gt;C</w:t>
            </w:r>
          </w:p>
        </w:tc>
        <w:tc>
          <w:tcPr>
            <w:tcW w:w="1418"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R146H</w:t>
            </w: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Slavotinek&lt;/Author&gt;&lt;Year&gt;1998&lt;/Year&gt;&lt;RecNum&gt;454&lt;/RecNum&gt;&lt;DisplayText&gt;(33)&lt;/DisplayText&gt;&lt;record&gt;&lt;rec-number&gt;454&lt;/rec-number&gt;&lt;foreign-keys&gt;&lt;key app="EN" db-id="af2ae9fs8vf5t3edaww59vavtw0wff5p0ft2" timestamp="1577779587"&gt;454&lt;/key&gt;&lt;/foreign-keys&gt;&lt;ref-type name="Journal Article"&gt;17&lt;/ref-type&gt;&lt;contributors&gt;&lt;authors&gt;&lt;author&gt;Slavotinek, A. M.&lt;/author&gt;&lt;author&gt;Hurst, J. A.&lt;/author&gt;&lt;author&gt;Dunger, D.&lt;/author&gt;&lt;author&gt;Wilkie, A. O.&lt;/author&gt;&lt;/authors&gt;&lt;/contributors&gt;&lt;auth-address&gt;Department of Clinical Genetics, Oxford Radcliffe Hospital, UK.&lt;/auth-address&gt;&lt;titles&gt;&lt;title&gt;ACTH receptor mutation in a girl with familial glucocorticoid deficiency&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57-62&lt;/pages&gt;&lt;volume&gt;53&lt;/volume&gt;&lt;number&gt;1&lt;/number&gt;&lt;edition&gt;1998/04/29&lt;/edition&gt;&lt;keywords&gt;&lt;keyword&gt;Child&lt;/keyword&gt;&lt;keyword&gt;*Chromosomes, Human, Pair 18&lt;/keyword&gt;&lt;keyword&gt;Female&lt;/keyword&gt;&lt;keyword&gt;Genetic Diseases, Inborn/genetics/pathology&lt;/keyword&gt;&lt;keyword&gt;Glucocorticoids/*deficiency&lt;/keyword&gt;&lt;keyword&gt;Humans&lt;/keyword&gt;&lt;keyword&gt;Lipid Metabolism, Inborn Errors/*genetics/pathology&lt;/keyword&gt;&lt;keyword&gt;*Point Mutation&lt;/keyword&gt;&lt;keyword&gt;Receptors, Corticotropin/*genetics&lt;/keyword&gt;&lt;/keywords&gt;&lt;dates&gt;&lt;year&gt;1998&lt;/year&gt;&lt;pub-dates&gt;&lt;date&gt;Jan&lt;/date&gt;&lt;/pub-dates&gt;&lt;/dates&gt;&lt;isbn&gt;0009-9163 (Print)&amp;#xD;0009-9163&lt;/isbn&gt;&lt;accession-num&gt;9550364&lt;/accession-num&gt;&lt;urls&gt;&lt;/urls&gt;&lt;electronic-resource-num&gt;10.1034/j.1399-0004.1998.531530112.x&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3)</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4</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FGD</w:t>
            </w: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1</w:t>
            </w: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p>
        </w:tc>
        <w:tc>
          <w:tcPr>
            <w:tcW w:w="1418"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R146H</w:t>
            </w:r>
          </w:p>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R146H</w:t>
            </w:r>
          </w:p>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S74I/R128C</w:t>
            </w:r>
          </w:p>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S74I</w:t>
            </w:r>
          </w:p>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S74I</w:t>
            </w:r>
          </w:p>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S74I</w:t>
            </w:r>
          </w:p>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H</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Weber&lt;/Author&gt;&lt;Year&gt;1997&lt;/Year&gt;&lt;RecNum&gt;1&lt;/RecNum&gt;&lt;DisplayText&gt;(34)&lt;/DisplayText&gt;&lt;record&gt;&lt;rec-number&gt;1&lt;/rec-number&gt;&lt;foreign-keys&gt;&lt;key app="EN" db-id="29tp052dtsadtrefwau5eep1xwwfdfz2wfrt" timestamp="1587362094"&gt;1&lt;/key&gt;&lt;/foreign-keys&gt;&lt;ref-type name="Journal Article"&gt;17&lt;/ref-type&gt;&lt;contributors&gt;&lt;authors&gt;&lt;author&gt;Weber, A&lt;/author&gt;&lt;author&gt;Clark, AJL&lt;/author&gt;&lt;author&gt;Perry, LA&lt;/author&gt;&lt;author&gt;Honour, JW&lt;/author&gt;&lt;author&gt;Savage, MO&lt;/author&gt;&lt;/authors&gt;&lt;/contributors&gt;&lt;titles&gt;&lt;title&gt;Diminished adrenal androgen secretion in familial glucocorticoid deficiency implicates a significant role for ACTH in the induction of adrenarche&lt;/title&gt;&lt;secondary-title&gt;Clinical endocrinology&lt;/secondary-title&gt;&lt;/titles&gt;&lt;periodical&gt;&lt;full-title&gt;Clinical endocrinology&lt;/full-title&gt;&lt;/periodical&gt;&lt;pages&gt;431-437&lt;/pages&gt;&lt;volume&gt;46&lt;/volume&gt;&lt;number&gt;4&lt;/number&gt;&lt;dates&gt;&lt;year&gt;1997&lt;/year&gt;&lt;/dates&gt;&lt;isbn&gt;0300-0664&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4)</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5</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FGD</w:t>
            </w: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eastAsia="Times New Roman" w:hAnsiTheme="majorBidi" w:cstheme="majorBidi"/>
                <w:color w:val="000000"/>
                <w:sz w:val="20"/>
                <w:szCs w:val="20"/>
              </w:rPr>
              <w:t>c.</w:t>
            </w:r>
            <w:r w:rsidRPr="0081206A">
              <w:rPr>
                <w:rFonts w:asciiTheme="majorBidi" w:hAnsiTheme="majorBidi" w:cstheme="majorBidi"/>
                <w:color w:val="000000"/>
                <w:sz w:val="20"/>
                <w:szCs w:val="20"/>
                <w:shd w:val="clear" w:color="auto" w:fill="FFFFFF"/>
              </w:rPr>
              <w:t>476C&gt;G</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476C&gt;G/ c.307G&gt;A</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 xml:space="preserve">c.221G&gt;T/1052delC  </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221G&gt;T/c.221G&gt;T</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 xml:space="preserve">     </w:t>
            </w:r>
          </w:p>
        </w:tc>
        <w:tc>
          <w:tcPr>
            <w:tcW w:w="1418"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H</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H</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Elias&lt;/Author&gt;&lt;Year&gt;2000&lt;/Year&gt;&lt;RecNum&gt;459&lt;/RecNum&gt;&lt;DisplayText&gt;(35)&lt;/DisplayText&gt;&lt;record&gt;&lt;rec-number&gt;459&lt;/rec-number&gt;&lt;foreign-keys&gt;&lt;key app="EN" db-id="af2ae9fs8vf5t3edaww59vavtw0wff5p0ft2" timestamp="1578726811"&gt;459&lt;/key&gt;&lt;/foreign-keys&gt;&lt;ref-type name="Journal Article"&gt;17&lt;/ref-type&gt;&lt;contributors&gt;&lt;authors&gt;&lt;author&gt;Elias, Lucila LK&lt;/author&gt;&lt;author&gt;Huebner, Angela&lt;/author&gt;&lt;author&gt;Metherell, Louise A&lt;/author&gt;&lt;author&gt;Canas, Atilio&lt;/author&gt;&lt;author&gt;Warne, Gary L&lt;/author&gt;&lt;author&gt;Bitti, Maria L Manca&lt;/author&gt;&lt;author&gt;Cianfarani, Stefano&lt;/author&gt;&lt;author&gt;Clayton, Peter E&lt;/author&gt;&lt;author&gt;Savage, Martin O&lt;/author&gt;&lt;author&gt;Clark, Adrian JL&lt;/author&gt;&lt;/authors&gt;&lt;/contributors&gt;&lt;titles&gt;&lt;title&gt;Tall stature in familial glucocorticoid deficiency&lt;/title&gt;&lt;secondary-title&gt;Clinical endocrinology&lt;/secondary-title&gt;&lt;/titles&gt;&lt;periodical&gt;&lt;full-title&gt;Clin Endocrinol (Oxf)&lt;/full-title&gt;&lt;abbr-1&gt;Clinical endocrinology&lt;/abbr-1&gt;&lt;/periodical&gt;&lt;pages&gt;423-430&lt;/pages&gt;&lt;volume&gt;53&lt;/volume&gt;&lt;number&gt;4&lt;/number&gt;&lt;dates&gt;&lt;year&gt;2000&lt;/year&gt;&lt;/dates&gt;&lt;isbn&gt;0300-0664&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5)</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701"/>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6</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FGD</w:t>
            </w: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c.221G&gt;T/c.476C&gt;G</w:t>
            </w:r>
          </w:p>
        </w:tc>
        <w:tc>
          <w:tcPr>
            <w:tcW w:w="1418"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H</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Selva&lt;/Author&gt;&lt;Year&gt;2004&lt;/Year&gt;&lt;RecNum&gt;3&lt;/RecNum&gt;&lt;DisplayText&gt;(36)&lt;/DisplayText&gt;&lt;record&gt;&lt;rec-number&gt;3&lt;/rec-number&gt;&lt;foreign-keys&gt;&lt;key app="EN" db-id="29tp052dtsadtrefwau5eep1xwwfdfz2wfrt" timestamp="1587364384"&gt;3&lt;/key&gt;&lt;/foreign-keys&gt;&lt;ref-type name="Journal Article"&gt;17&lt;/ref-type&gt;&lt;contributors&gt;&lt;authors&gt;&lt;author&gt;Selva, K. A.&lt;/author&gt;&lt;author&gt;LaFranchi, S. H.&lt;/author&gt;&lt;author&gt;Boston, B.&lt;/author&gt;&lt;/authors&gt;&lt;/contributors&gt;&lt;auth-address&gt;Department of Pediatrics, Division of Pediatric Endocrinology, Oregon Health &amp;amp; Sciences University, Portland, OR, USA. KSelva@LHS.ORG&lt;/auth-address&gt;&lt;titles&gt;&lt;title&gt;A novel presentation of familial glucocorticoid deficiency (FGD) and current literature review&lt;/title&gt;&lt;secondary-title&gt;J Pediatr Endocrinol Metab&lt;/secondary-title&gt;&lt;/titles&gt;&lt;periodical&gt;&lt;full-title&gt;J Pediatr Endocrinol Metab&lt;/full-title&gt;&lt;/periodical&gt;&lt;pages&gt;85-92&lt;/pages&gt;&lt;volume&gt;17&lt;/volume&gt;&lt;number&gt;1&lt;/number&gt;&lt;edition&gt;2004/02/13&lt;/edition&gt;&lt;keywords&gt;&lt;keyword&gt;Adolescent&lt;/keyword&gt;&lt;keyword&gt;Adrenal Insufficiency/*genetics&lt;/keyword&gt;&lt;keyword&gt;Adrenocorticotropic Hormone/*pharmacology&lt;/keyword&gt;&lt;keyword&gt;Age of Onset&lt;/keyword&gt;&lt;keyword&gt;Body Height&lt;/keyword&gt;&lt;keyword&gt;Female&lt;/keyword&gt;&lt;keyword&gt;Glucocorticoids/*deficiency/genetics&lt;/keyword&gt;&lt;keyword&gt;Humans&lt;/keyword&gt;&lt;keyword&gt;Metabolic Diseases/genetics&lt;/keyword&gt;&lt;keyword&gt;Phenotype&lt;/keyword&gt;&lt;keyword&gt;Receptors, Corticotropin&lt;/keyword&gt;&lt;/keywords&gt;&lt;dates&gt;&lt;year&gt;2004&lt;/year&gt;&lt;pub-dates&gt;&lt;date&gt;Jan&lt;/date&gt;&lt;/pub-dates&gt;&lt;/dates&gt;&lt;isbn&gt;0334-018X (Print)&amp;#xD;0334-018x&lt;/isbn&gt;&lt;accession-num&gt;14960026&lt;/accession-num&gt;&lt;urls&gt;&lt;/urls&gt;&lt;electronic-resource-num&gt;10.1515/jpem.2004.17.1.85&lt;/electronic-resource-num&gt;&lt;remote-database-provider&gt;NLM&lt;/remote-database-provider&gt;&lt;language&gt;eng&lt;/language&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6)</w:t>
            </w:r>
            <w:r w:rsidRPr="0081206A">
              <w:rPr>
                <w:rFonts w:asciiTheme="majorBidi" w:eastAsia="Times New Roman" w:hAnsiTheme="majorBidi" w:cstheme="majorBidi"/>
                <w:color w:val="000000"/>
                <w:sz w:val="20"/>
                <w:szCs w:val="20"/>
              </w:rPr>
              <w:fldChar w:fldCharType="end"/>
            </w:r>
          </w:p>
        </w:tc>
      </w:tr>
      <w:tr w:rsidR="00BD1BE5" w:rsidRPr="0081206A" w:rsidTr="00FD40DA">
        <w:trPr>
          <w:trHeight w:val="600"/>
        </w:trPr>
        <w:tc>
          <w:tcPr>
            <w:tcW w:w="426"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7</w:t>
            </w:r>
          </w:p>
        </w:tc>
        <w:tc>
          <w:tcPr>
            <w:tcW w:w="1440" w:type="dxa"/>
            <w:shd w:val="clear" w:color="auto" w:fill="auto"/>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FGD</w:t>
            </w:r>
          </w:p>
        </w:tc>
        <w:tc>
          <w:tcPr>
            <w:tcW w:w="4939"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1"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p>
        </w:tc>
        <w:tc>
          <w:tcPr>
            <w:tcW w:w="1984" w:type="dxa"/>
            <w:shd w:val="clear" w:color="auto" w:fill="auto"/>
            <w:noWrap/>
          </w:tcPr>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 xml:space="preserve">S74I/S74I </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 xml:space="preserve">S74I/S74I </w:t>
            </w:r>
          </w:p>
          <w:p w:rsidR="00BD1BE5" w:rsidRPr="0081206A" w:rsidRDefault="00BD1BE5" w:rsidP="00BD1BE5">
            <w:pPr>
              <w:spacing w:after="0" w:line="240" w:lineRule="auto"/>
              <w:ind w:left="59"/>
              <w:rPr>
                <w:rFonts w:asciiTheme="majorBidi" w:hAnsiTheme="majorBidi" w:cstheme="majorBidi"/>
                <w:color w:val="000000"/>
                <w:sz w:val="20"/>
                <w:szCs w:val="20"/>
                <w:shd w:val="clear" w:color="auto" w:fill="FFFFFF"/>
              </w:rPr>
            </w:pPr>
            <w:r w:rsidRPr="0081206A">
              <w:rPr>
                <w:rFonts w:asciiTheme="majorBidi" w:hAnsiTheme="majorBidi" w:cstheme="majorBidi"/>
                <w:color w:val="000000"/>
                <w:sz w:val="20"/>
                <w:szCs w:val="20"/>
                <w:shd w:val="clear" w:color="auto" w:fill="FFFFFF"/>
              </w:rPr>
              <w:t>S74I/S74I</w:t>
            </w:r>
          </w:p>
          <w:p w:rsidR="00BD1BE5" w:rsidRPr="0081206A" w:rsidRDefault="00BD1BE5" w:rsidP="00BD1BE5">
            <w:pPr>
              <w:spacing w:after="0" w:line="240" w:lineRule="auto"/>
              <w:ind w:left="59"/>
              <w:rPr>
                <w:rFonts w:asciiTheme="majorBidi" w:eastAsia="Times New Roman" w:hAnsiTheme="majorBidi" w:cstheme="majorBidi"/>
                <w:color w:val="000000"/>
                <w:sz w:val="20"/>
                <w:szCs w:val="20"/>
              </w:rPr>
            </w:pPr>
            <w:r w:rsidRPr="0081206A">
              <w:rPr>
                <w:rFonts w:asciiTheme="majorBidi" w:hAnsiTheme="majorBidi" w:cstheme="majorBidi"/>
                <w:color w:val="000000"/>
                <w:sz w:val="20"/>
                <w:szCs w:val="20"/>
                <w:shd w:val="clear" w:color="auto" w:fill="FFFFFF"/>
              </w:rPr>
              <w:t xml:space="preserve"> S74I/S74I S74I/R128C I44M/L192fs</w:t>
            </w:r>
            <w:r w:rsidRPr="0081206A">
              <w:rPr>
                <w:rFonts w:asciiTheme="majorBidi" w:hAnsiTheme="majorBidi" w:cstheme="majorBidi"/>
                <w:sz w:val="20"/>
                <w:szCs w:val="20"/>
              </w:rPr>
              <w:t xml:space="preserve"> </w:t>
            </w:r>
            <w:r w:rsidRPr="0081206A">
              <w:rPr>
                <w:rFonts w:asciiTheme="majorBidi" w:hAnsiTheme="majorBidi" w:cstheme="majorBidi"/>
                <w:color w:val="000000"/>
                <w:sz w:val="20"/>
                <w:szCs w:val="20"/>
                <w:shd w:val="clear" w:color="auto" w:fill="FFFFFF"/>
              </w:rPr>
              <w:t>P27R/Normal</w:t>
            </w:r>
          </w:p>
        </w:tc>
        <w:tc>
          <w:tcPr>
            <w:tcW w:w="1418" w:type="dxa"/>
            <w:shd w:val="clear" w:color="auto" w:fill="auto"/>
            <w:noWrap/>
          </w:tcPr>
          <w:p w:rsidR="00BD1BE5" w:rsidRPr="0081206A" w:rsidRDefault="00BD1BE5" w:rsidP="00BD1BE5">
            <w:pPr>
              <w:spacing w:after="0" w:line="240" w:lineRule="auto"/>
              <w:rPr>
                <w:rFonts w:asciiTheme="majorBidi" w:hAnsiTheme="majorBidi" w:cstheme="majorBidi"/>
                <w:color w:val="000000"/>
                <w:sz w:val="20"/>
                <w:szCs w:val="20"/>
                <w:shd w:val="clear" w:color="auto" w:fill="FFFFFF"/>
              </w:rPr>
            </w:pPr>
          </w:p>
        </w:tc>
        <w:tc>
          <w:tcPr>
            <w:tcW w:w="850"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18" w:type="dxa"/>
            <w:shd w:val="clear" w:color="auto" w:fill="auto"/>
            <w:noWrap/>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H</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H</w:t>
            </w:r>
          </w:p>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etero</w:t>
            </w:r>
          </w:p>
        </w:tc>
        <w:tc>
          <w:tcPr>
            <w:tcW w:w="709" w:type="dxa"/>
            <w:shd w:val="clear" w:color="auto" w:fill="auto"/>
          </w:tcPr>
          <w:p w:rsidR="00BD1BE5" w:rsidRPr="0081206A" w:rsidRDefault="00BD1BE5" w:rsidP="00BD1BE5">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Weber&lt;/Author&gt;&lt;Year&gt;1994&lt;/Year&gt;&lt;RecNum&gt;4&lt;/RecNum&gt;&lt;DisplayText&gt;(37)&lt;/DisplayText&gt;&lt;record&gt;&lt;rec-number&gt;4&lt;/rec-number&gt;&lt;foreign-keys&gt;&lt;key app="EN" db-id="29tp052dtsadtrefwau5eep1xwwfdfz2wfrt" timestamp="1587365415"&gt;4&lt;/key&gt;&lt;/foreign-keys&gt;&lt;ref-type name="Journal Article"&gt;17&lt;/ref-type&gt;&lt;contributors&gt;&lt;authors&gt;&lt;author&gt;Weber, Angela&lt;/author&gt;&lt;author&gt;JL Clark, Adrian&lt;/author&gt;&lt;/authors&gt;&lt;/contributors&gt;&lt;titles&gt;&lt;title&gt;Mutations of the ACTH receptor gene are only one cause of familial glucocorticoid deficiency&lt;/title&gt;&lt;secondary-title&gt;Human Molecular Genetics&lt;/secondary-title&gt;&lt;/titles&gt;&lt;periodical&gt;&lt;full-title&gt;Human Molecular Genetics&lt;/full-title&gt;&lt;/periodical&gt;&lt;pages&gt;585-588&lt;/pages&gt;&lt;volume&gt;3&lt;/volume&gt;&lt;number&gt;4&lt;/number&gt;&lt;dates&gt;&lt;year&gt;1994&lt;/year&gt;&lt;/dates&gt;&lt;isbn&gt;1460-2083&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7)</w:t>
            </w:r>
            <w:r w:rsidRPr="0081206A">
              <w:rPr>
                <w:rFonts w:asciiTheme="majorBidi" w:eastAsia="Times New Roman" w:hAnsiTheme="majorBidi" w:cstheme="majorBidi"/>
                <w:color w:val="000000"/>
                <w:sz w:val="20"/>
                <w:szCs w:val="20"/>
              </w:rPr>
              <w:fldChar w:fldCharType="end"/>
            </w:r>
          </w:p>
        </w:tc>
      </w:tr>
    </w:tbl>
    <w:p w:rsidR="00FD40DA" w:rsidRPr="0081206A" w:rsidRDefault="00FD40DA"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FD40DA" w:rsidRPr="0081206A" w:rsidRDefault="00FD40DA"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5D1C4B" w:rsidRPr="0081206A" w:rsidRDefault="005D1C4B" w:rsidP="005D1C4B">
      <w:pPr>
        <w:shd w:val="clear" w:color="auto" w:fill="FFFFFF"/>
        <w:spacing w:after="0" w:line="360" w:lineRule="auto"/>
        <w:jc w:val="both"/>
        <w:outlineLvl w:val="0"/>
        <w:rPr>
          <w:rFonts w:asciiTheme="majorBidi" w:eastAsia="Times New Roman" w:hAnsiTheme="majorBidi" w:cstheme="majorBidi"/>
          <w:color w:val="000000"/>
          <w:kern w:val="36"/>
          <w:sz w:val="24"/>
          <w:szCs w:val="24"/>
        </w:rPr>
      </w:pPr>
      <w:r w:rsidRPr="0081206A">
        <w:rPr>
          <w:rFonts w:asciiTheme="majorBidi" w:eastAsia="Times New Roman" w:hAnsiTheme="majorBidi" w:cstheme="majorBidi"/>
          <w:color w:val="000000"/>
          <w:kern w:val="36"/>
          <w:sz w:val="24"/>
          <w:szCs w:val="24"/>
        </w:rPr>
        <w:t xml:space="preserve"> Continued supplementary Table 1- The genetic characteristics, number of patients, protein change, zygosity of MRAP gene variants in literature including</w:t>
      </w:r>
    </w:p>
    <w:p w:rsidR="005D1C4B" w:rsidRPr="0081206A" w:rsidRDefault="005D1C4B"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83"/>
        <w:gridCol w:w="1035"/>
        <w:gridCol w:w="810"/>
        <w:gridCol w:w="1440"/>
        <w:gridCol w:w="1170"/>
        <w:gridCol w:w="702"/>
        <w:gridCol w:w="1260"/>
        <w:gridCol w:w="1188"/>
      </w:tblGrid>
      <w:tr w:rsidR="00FD40DA" w:rsidRPr="0081206A" w:rsidTr="00F54CC9">
        <w:trPr>
          <w:trHeight w:val="300"/>
        </w:trPr>
        <w:tc>
          <w:tcPr>
            <w:tcW w:w="783"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umber</w:t>
            </w:r>
          </w:p>
        </w:tc>
        <w:tc>
          <w:tcPr>
            <w:tcW w:w="1035"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linical phenotype</w:t>
            </w:r>
          </w:p>
        </w:tc>
        <w:tc>
          <w:tcPr>
            <w:tcW w:w="81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otal recruited patients</w:t>
            </w: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ucleotide change</w:t>
            </w:r>
          </w:p>
        </w:tc>
        <w:tc>
          <w:tcPr>
            <w:tcW w:w="117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rotein change</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mutated  MRAP patie</w:t>
            </w:r>
            <w:r w:rsidRPr="0081206A">
              <w:rPr>
                <w:rFonts w:asciiTheme="majorBidi" w:eastAsia="Times New Roman" w:hAnsiTheme="majorBidi" w:cstheme="majorBidi"/>
                <w:color w:val="000000"/>
                <w:sz w:val="20"/>
                <w:szCs w:val="20"/>
              </w:rPr>
              <w:lastRenderedPageBreak/>
              <w:t>nts</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lastRenderedPageBreak/>
              <w:t>Zygosity</w:t>
            </w:r>
          </w:p>
        </w:tc>
        <w:tc>
          <w:tcPr>
            <w:tcW w:w="1188"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Reference</w:t>
            </w:r>
          </w:p>
        </w:tc>
      </w:tr>
      <w:tr w:rsidR="00FD40DA" w:rsidRPr="0081206A" w:rsidTr="00F54CC9">
        <w:trPr>
          <w:trHeight w:val="915"/>
        </w:trPr>
        <w:tc>
          <w:tcPr>
            <w:tcW w:w="783"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035"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1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c.130delG</w:t>
            </w:r>
          </w:p>
        </w:tc>
        <w:tc>
          <w:tcPr>
            <w:tcW w:w="117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V44X</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Rumie&lt;/Author&gt;&lt;Year&gt;2007&lt;/Year&gt;&lt;RecNum&gt;1&lt;/RecNum&gt;&lt;DisplayText&gt;(38)&lt;/DisplayText&gt;&lt;record&gt;&lt;rec-number&gt;1&lt;/rec-number&gt;&lt;foreign-keys&gt;&lt;key app="EN" db-id="vp525wra0prpdxezdw8xd0z1t29faeazawed" timestamp="1589616864"&gt;1&lt;/key&gt;&lt;/foreign-keys&gt;&lt;ref-type name="Journal Article"&gt;17&lt;/ref-type&gt;&lt;contributors&gt;&lt;authors&gt;&lt;author&gt;Rumie, H&lt;/author&gt;&lt;author&gt;Metherell, LA&lt;/author&gt;&lt;author&gt;Clark, AJL&lt;/author&gt;&lt;author&gt;Beauloye, V&lt;/author&gt;&lt;author&gt;Maes, M&lt;/author&gt;&lt;/authors&gt;&lt;/contributors&gt;&lt;titles&gt;&lt;title&gt;Clinical and biological phenotype of a patient with familial glucocorticoid deficiency type 2 caused by a mutation of melanocortin 2 receptor accessory protein&lt;/title&gt;&lt;secondary-title&gt;European journal of endocrinology&lt;/secondary-title&gt;&lt;/titles&gt;&lt;periodical&gt;&lt;full-title&gt;European journal of endocrinology&lt;/full-title&gt;&lt;/periodical&gt;&lt;pages&gt;539-542&lt;/pages&gt;&lt;volume&gt;157&lt;/volume&gt;&lt;number&gt;4&lt;/number&gt;&lt;dates&gt;&lt;year&gt;2007&lt;/year&gt;&lt;/dates&gt;&lt;isbn&gt;0804-4643&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8)</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300"/>
        </w:trPr>
        <w:tc>
          <w:tcPr>
            <w:tcW w:w="783"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035"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1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7_23del</w:t>
            </w:r>
          </w:p>
        </w:tc>
        <w:tc>
          <w:tcPr>
            <w:tcW w:w="117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L31X</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Modan-Moses&lt;/Author&gt;&lt;Year&gt;2006&lt;/Year&gt;&lt;RecNum&gt;2&lt;/RecNum&gt;&lt;DisplayText&gt;(39)&lt;/DisplayText&gt;&lt;record&gt;&lt;rec-number&gt;2&lt;/rec-number&gt;&lt;foreign-keys&gt;&lt;key app="EN" db-id="vp525wra0prpdxezdw8xd0z1t29faeazawed" timestamp="1589616899"&gt;2&lt;/key&gt;&lt;/foreign-keys&gt;&lt;ref-type name="Journal Article"&gt;17&lt;/ref-type&gt;&lt;contributors&gt;&lt;authors&gt;&lt;author&gt;Modan-Moses, Dalit&lt;/author&gt;&lt;author&gt;Ben-Zeev, Bruria&lt;/author&gt;&lt;author&gt;Hoffmann, Chen&lt;/author&gt;&lt;author&gt;Falik-Zaccai, Tzipora C&lt;/author&gt;&lt;author&gt;Bental, Yoram A&lt;/author&gt;&lt;author&gt;Pinhas-Hamiel, Orit&lt;/author&gt;&lt;author&gt;Anikster, Yair&lt;/author&gt;&lt;/authors&gt;&lt;/contributors&gt;&lt;titles&gt;&lt;title&gt;Unusual presentation of familial glucocorticoid deficiency with a novel MRAP mutation&lt;/title&gt;&lt;secondary-title&gt;The Journal of Clinical Endocrinology &amp;amp; Metabolism&lt;/secondary-title&gt;&lt;/titles&gt;&lt;periodical&gt;&lt;full-title&gt;The Journal of Clinical Endocrinology &amp;amp; Metabolism&lt;/full-title&gt;&lt;/periodical&gt;&lt;pages&gt;3713-3717&lt;/pages&gt;&lt;volume&gt;91&lt;/volume&gt;&lt;number&gt;10&lt;/number&gt;&lt;dates&gt;&lt;year&gt;2006&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39)</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300"/>
        </w:trPr>
        <w:tc>
          <w:tcPr>
            <w:tcW w:w="783"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1035"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10"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06</w:t>
            </w:r>
          </w:p>
        </w:tc>
        <w:tc>
          <w:tcPr>
            <w:tcW w:w="1440"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G&gt;A</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vMerge w:val="restart"/>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Metherell&lt;/Author&gt;&lt;Year&gt;2005&lt;/Year&gt;&lt;RecNum&gt;3&lt;/RecNum&gt;&lt;DisplayText&gt;(40)&lt;/DisplayText&gt;&lt;record&gt;&lt;rec-number&gt;3&lt;/rec-number&gt;&lt;foreign-keys&gt;&lt;key app="EN" db-id="vp525wra0prpdxezdw8xd0z1t29faeazawed" timestamp="1589617008"&gt;3&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30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G&gt;T</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vMerge/>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r>
      <w:tr w:rsidR="00FD40DA" w:rsidRPr="0081206A" w:rsidTr="00F54CC9">
        <w:trPr>
          <w:trHeight w:val="30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G&gt;C</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vMerge/>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r>
      <w:tr w:rsidR="00FD40DA" w:rsidRPr="0081206A" w:rsidTr="00F54CC9">
        <w:trPr>
          <w:trHeight w:val="30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delG</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vMerge/>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r>
      <w:tr w:rsidR="00FD40DA" w:rsidRPr="0081206A" w:rsidTr="00F54CC9">
        <w:trPr>
          <w:trHeight w:val="30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3insT</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vMerge/>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r>
      <w:tr w:rsidR="00FD40DA" w:rsidRPr="0081206A" w:rsidTr="00F54CC9">
        <w:trPr>
          <w:trHeight w:val="30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G&gt;A</w:t>
            </w:r>
          </w:p>
        </w:tc>
        <w:tc>
          <w:tcPr>
            <w:tcW w:w="117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M1I </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8</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vMerge/>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r>
      <w:tr w:rsidR="00FD40DA" w:rsidRPr="0081206A" w:rsidTr="00F54CC9">
        <w:trPr>
          <w:trHeight w:val="6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28delG</w:t>
            </w:r>
          </w:p>
        </w:tc>
        <w:tc>
          <w:tcPr>
            <w:tcW w:w="117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V44X</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vMerge/>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r>
      <w:tr w:rsidR="00FD40DA" w:rsidRPr="0081206A" w:rsidTr="00F54CC9">
        <w:trPr>
          <w:trHeight w:val="300"/>
        </w:trPr>
        <w:tc>
          <w:tcPr>
            <w:tcW w:w="783"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1035"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2</w:t>
            </w:r>
          </w:p>
        </w:tc>
        <w:tc>
          <w:tcPr>
            <w:tcW w:w="81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 106+1delG</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Akın&lt;/Author&gt;&lt;Year&gt;2010&lt;/Year&gt;&lt;RecNum&gt;4&lt;/RecNum&gt;&lt;DisplayText&gt;(41)&lt;/DisplayText&gt;&lt;record&gt;&lt;rec-number&gt;4&lt;/rec-number&gt;&lt;foreign-keys&gt;&lt;key app="EN" db-id="vp525wra0prpdxezdw8xd0z1t29faeazawed" timestamp="1589617069"&gt;4&lt;/key&gt;&lt;/foreign-keys&gt;&lt;ref-type name="Journal Article"&gt;17&lt;/ref-type&gt;&lt;contributors&gt;&lt;authors&gt;&lt;author&gt;Akın, Leyla&lt;/author&gt;&lt;author&gt;Kurtoğlu, Selim&lt;/author&gt;&lt;author&gt;Kendirici, Mustafa&lt;/author&gt;&lt;author&gt;Akın, Mustafa Ali&lt;/author&gt;&lt;/authors&gt;&lt;/contributors&gt;&lt;titles&gt;&lt;title&gt;Familial glucocorticoid deficiency type 2: a case report&lt;/title&gt;&lt;secondary-title&gt;Journal of clinical research in pediatric endocrinology&lt;/secondary-title&gt;&lt;/titles&gt;&lt;periodical&gt;&lt;full-title&gt;Journal of clinical research in pediatric endocrinology&lt;/full-title&gt;&lt;/periodical&gt;&lt;pages&gt;122&lt;/pages&gt;&lt;volume&gt;2&lt;/volume&gt;&lt;number&gt;3&lt;/number&gt;&lt;dates&gt;&lt;year&gt;2010&lt;/year&gt;&lt;/dates&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1)</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300"/>
        </w:trPr>
        <w:tc>
          <w:tcPr>
            <w:tcW w:w="783"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1035"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1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delG</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Chen&lt;/Author&gt;&lt;Year&gt;2016&lt;/Year&gt;&lt;RecNum&gt;5&lt;/RecNum&gt;&lt;DisplayText&gt;(42)&lt;/DisplayText&gt;&lt;record&gt;&lt;rec-number&gt;5&lt;/rec-number&gt;&lt;foreign-keys&gt;&lt;key app="EN" db-id="vp525wra0prpdxezdw8xd0z1t29faeazawed" timestamp="1589617088"&gt;5&lt;/key&gt;&lt;/foreign-keys&gt;&lt;ref-type name="Journal Article"&gt;17&lt;/ref-type&gt;&lt;contributors&gt;&lt;authors&gt;&lt;author&gt;Chen, Chun&lt;/author&gt;&lt;author&gt;Zhou, Rui&lt;/author&gt;&lt;author&gt;Fang, Yanlan&lt;/author&gt;&lt;author&gt;Jiang, Liqiong&lt;/author&gt;&lt;author&gt;Liang, Li&lt;/author&gt;&lt;author&gt;Wang, Chunlin&lt;/author&gt;&lt;/authors&gt;&lt;/contributors&gt;&lt;titles&gt;&lt;title&gt;Neonatal presentation of familial glucocorticoid deficiency with a MRAP mutation: a case report&lt;/title&gt;&lt;secondary-title&gt;Molecular genetics and metabolism reports&lt;/secondary-title&gt;&lt;/titles&gt;&lt;periodical&gt;&lt;full-title&gt;Molecular genetics and metabolism reports&lt;/full-title&gt;&lt;/periodical&gt;&lt;pages&gt;15-17&lt;/pages&gt;&lt;volume&gt;9&lt;/volume&gt;&lt;dates&gt;&lt;year&gt;2016&lt;/year&gt;&lt;/dates&gt;&lt;isbn&gt;2214-4269&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2)</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672"/>
        </w:trPr>
        <w:tc>
          <w:tcPr>
            <w:tcW w:w="783"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w:t>
            </w:r>
          </w:p>
        </w:tc>
        <w:tc>
          <w:tcPr>
            <w:tcW w:w="1035"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10"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5</w:t>
            </w:r>
          </w:p>
        </w:tc>
        <w:tc>
          <w:tcPr>
            <w:tcW w:w="144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58T&gt;C</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Leu53Pro    </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Guran&lt;/Author&gt;&lt;Year&gt;2016&lt;/Year&gt;&lt;RecNum&gt;6&lt;/RecNum&gt;&lt;DisplayText&gt;(43)&lt;/DisplayText&gt;&lt;record&gt;&lt;rec-number&gt;6&lt;/rec-number&gt;&lt;foreign-keys&gt;&lt;key app="EN" db-id="vp525wra0prpdxezdw8xd0z1t29faeazawed" timestamp="1589617122"&gt;6&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30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3insT</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Guran&lt;/Author&gt;&lt;Year&gt;2016&lt;/Year&gt;&lt;RecNum&gt;6&lt;/RecNum&gt;&lt;DisplayText&gt;(43)&lt;/DisplayText&gt;&lt;record&gt;&lt;rec-number&gt;6&lt;/rec-number&gt;&lt;foreign-keys&gt;&lt;key app="EN" db-id="vp525wra0prpdxezdw8xd0z1t29faeazawed" timestamp="1589617122"&gt;6&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315"/>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delG</w:t>
            </w:r>
          </w:p>
        </w:tc>
        <w:tc>
          <w:tcPr>
            <w:tcW w:w="117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126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Guran&lt;/Author&gt;&lt;Year&gt;2016&lt;/Year&gt;&lt;RecNum&gt;6&lt;/RecNum&gt;&lt;DisplayText&gt;(43)&lt;/DisplayText&gt;&lt;record&gt;&lt;rec-number&gt;6&lt;/rec-number&gt;&lt;foreign-keys&gt;&lt;key app="EN" db-id="vp525wra0prpdxezdw8xd0z1t29faeazawed" timestamp="1589617122"&gt;6&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101"/>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88_90delAAG</w:t>
            </w:r>
          </w:p>
        </w:tc>
        <w:tc>
          <w:tcPr>
            <w:tcW w:w="117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p.K30del </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26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Guran&lt;/Author&gt;&lt;Year&gt;2016&lt;/Year&gt;&lt;RecNum&gt;6&lt;/RecNum&gt;&lt;DisplayText&gt;(43)&lt;/DisplayText&gt;&lt;record&gt;&lt;rec-number&gt;6&lt;/rec-number&gt;&lt;foreign-keys&gt;&lt;key app="EN" db-id="vp525wra0prpdxezdw8xd0z1t29faeazawed" timestamp="1589617122"&gt;6&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600"/>
        </w:trPr>
        <w:tc>
          <w:tcPr>
            <w:tcW w:w="783"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w:t>
            </w:r>
          </w:p>
        </w:tc>
        <w:tc>
          <w:tcPr>
            <w:tcW w:w="1035"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late-onset FGD</w:t>
            </w:r>
          </w:p>
        </w:tc>
        <w:tc>
          <w:tcPr>
            <w:tcW w:w="810" w:type="dxa"/>
            <w:vMerge w:val="restart"/>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75T&gt;G</w:t>
            </w:r>
          </w:p>
        </w:tc>
        <w:tc>
          <w:tcPr>
            <w:tcW w:w="117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Y59D</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Homo     </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Hughes&lt;/Author&gt;&lt;Year&gt;2010&lt;/Year&gt;&lt;RecNum&gt;9&lt;/RecNum&gt;&lt;DisplayText&gt;(44)&lt;/DisplayText&gt;&lt;record&gt;&lt;rec-number&gt;9&lt;/rec-number&gt;&lt;foreign-keys&gt;&lt;key app="EN" db-id="vp525wra0prpdxezdw8xd0z1t29faeazawed" timestamp="1589617284"&gt;9&lt;/key&gt;&lt;/foreign-keys&gt;&lt;ref-type name="Journal Article"&gt;17&lt;/ref-type&gt;&lt;contributors&gt;&lt;authors&gt;&lt;author&gt;Hughes, CR&lt;/author&gt;&lt;author&gt;Chung, TT&lt;/author&gt;&lt;author&gt;Habeb, AM&lt;/author&gt;&lt;author&gt;Kelestimur, F&lt;/author&gt;&lt;author&gt;Clark, AJL&lt;/author&gt;&lt;author&gt;Metherell, LA&lt;/author&gt;&lt;/authors&gt;&lt;/contributors&gt;&lt;titles&gt;&lt;title&gt;Missense mutations in the melanocortin 2 receptor accessory protein that lead to late onset familial glucocorticoid deficiency type 2&lt;/title&gt;&lt;secondary-title&gt;The Journal of Clinical Endocrinology &amp;amp; Metabolism&lt;/secondary-title&gt;&lt;/titles&gt;&lt;periodical&gt;&lt;full-title&gt;The Journal of Clinical Endocrinology &amp;amp; Metabolism&lt;/full-title&gt;&lt;/periodical&gt;&lt;pages&gt;3497-3501&lt;/pages&gt;&lt;volume&gt;95&lt;/volume&gt;&lt;number&gt;7&lt;/number&gt;&lt;dates&gt;&lt;year&gt;2010&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4)</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600"/>
        </w:trPr>
        <w:tc>
          <w:tcPr>
            <w:tcW w:w="783"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035"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810" w:type="dxa"/>
            <w:vMerge/>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6T&gt;C</w:t>
            </w:r>
          </w:p>
        </w:tc>
        <w:tc>
          <w:tcPr>
            <w:tcW w:w="117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V26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Hughes&lt;/Author&gt;&lt;Year&gt;2010&lt;/Year&gt;&lt;RecNum&gt;10&lt;/RecNum&gt;&lt;DisplayText&gt;(44)&lt;/DisplayText&gt;&lt;record&gt;&lt;rec-number&gt;10&lt;/rec-number&gt;&lt;foreign-keys&gt;&lt;key app="EN" db-id="vp525wra0prpdxezdw8xd0z1t29faeazawed" timestamp="1589617300"&gt;10&lt;/key&gt;&lt;/foreign-keys&gt;&lt;ref-type name="Journal Article"&gt;17&lt;/ref-type&gt;&lt;contributors&gt;&lt;authors&gt;&lt;author&gt;Hughes, CR&lt;/author&gt;&lt;author&gt;Chung, TT&lt;/author&gt;&lt;author&gt;Habeb, AM&lt;/author&gt;&lt;author&gt;Kelestimur, F&lt;/author&gt;&lt;author&gt;Clark, AJL&lt;/author&gt;&lt;author&gt;Metherell, LA&lt;/author&gt;&lt;/authors&gt;&lt;/contributors&gt;&lt;titles&gt;&lt;title&gt;Missense mutations in the melanocortin 2 receptor accessory protein that lead to late onset familial glucocorticoid deficiency type 2&lt;/title&gt;&lt;secondary-title&gt;The Journal of Clinical Endocrinology &amp;amp; Metabolism&lt;/secondary-title&gt;&lt;/titles&gt;&lt;periodical&gt;&lt;full-title&gt;The Journal of Clinical Endocrinology &amp;amp; Metabolism&lt;/full-title&gt;&lt;/periodical&gt;&lt;pages&gt;3497-3501&lt;/pages&gt;&lt;volume&gt;95&lt;/volume&gt;&lt;number&gt;7&lt;/number&gt;&lt;dates&gt;&lt;year&gt;2010&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4)</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600"/>
        </w:trPr>
        <w:tc>
          <w:tcPr>
            <w:tcW w:w="783"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8</w:t>
            </w:r>
          </w:p>
        </w:tc>
        <w:tc>
          <w:tcPr>
            <w:tcW w:w="1035"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1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2_3dupTA</w:t>
            </w:r>
          </w:p>
        </w:tc>
        <w:tc>
          <w:tcPr>
            <w:tcW w:w="117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Jain&lt;/Author&gt;&lt;Year&gt;2011&lt;/Year&gt;&lt;RecNum&gt;11&lt;/RecNum&gt;&lt;DisplayText&gt;(45)&lt;/DisplayText&gt;&lt;record&gt;&lt;rec-number&gt;11&lt;/rec-number&gt;&lt;foreign-keys&gt;&lt;key app="EN" db-id="vp525wra0prpdxezdw8xd0z1t29faeazawed" timestamp="1589617317"&gt;11&lt;/key&gt;&lt;/foreign-keys&gt;&lt;ref-type name="Journal Article"&gt;17&lt;/ref-type&gt;&lt;contributors&gt;&lt;authors&gt;&lt;author&gt;Jain, V&lt;/author&gt;&lt;author&gt;Metherell, LA&lt;/author&gt;&lt;author&gt;David, A&lt;/author&gt;&lt;author&gt;Sharma, R&lt;/author&gt;&lt;author&gt;Sharma, PK&lt;/author&gt;&lt;author&gt;Clark, AJL&lt;/author&gt;&lt;author&gt;Chan, LF&lt;/author&gt;&lt;/authors&gt;&lt;/contributors&gt;&lt;titles&gt;&lt;title&gt;Neonatal presentation of familial glucocorticoid deficiency resulting from a novel splice mutation in the melanocortin 2 receptor accessory protein&lt;/title&gt;&lt;secondary-title&gt;European journal of endocrinology&lt;/secondary-title&gt;&lt;/titles&gt;&lt;periodical&gt;&lt;full-title&gt;European journal of endocrinology&lt;/full-title&gt;&lt;/periodical&gt;&lt;pages&gt;987&lt;/pages&gt;&lt;volume&gt;165&lt;/volume&gt;&lt;number&gt;6&lt;/number&gt;&lt;dates&gt;&lt;year&gt;2011&lt;/year&gt;&lt;/dates&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5)</w:t>
            </w:r>
            <w:r w:rsidRPr="0081206A">
              <w:rPr>
                <w:rFonts w:asciiTheme="majorBidi" w:eastAsia="Times New Roman" w:hAnsiTheme="majorBidi" w:cstheme="majorBidi"/>
                <w:color w:val="000000"/>
                <w:sz w:val="20"/>
                <w:szCs w:val="20"/>
              </w:rPr>
              <w:fldChar w:fldCharType="end"/>
            </w:r>
            <w:r w:rsidRPr="0081206A">
              <w:rPr>
                <w:rFonts w:asciiTheme="majorBidi" w:eastAsia="Times New Roman" w:hAnsiTheme="majorBidi" w:cstheme="majorBidi"/>
                <w:color w:val="000000"/>
                <w:sz w:val="20"/>
                <w:szCs w:val="20"/>
              </w:rPr>
              <w:t>.</w:t>
            </w:r>
          </w:p>
        </w:tc>
      </w:tr>
      <w:tr w:rsidR="00FD40DA" w:rsidRPr="0081206A" w:rsidTr="00F54CC9">
        <w:trPr>
          <w:trHeight w:val="600"/>
        </w:trPr>
        <w:tc>
          <w:tcPr>
            <w:tcW w:w="783"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w:t>
            </w:r>
          </w:p>
        </w:tc>
        <w:tc>
          <w:tcPr>
            <w:tcW w:w="1035"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GD</w:t>
            </w:r>
          </w:p>
        </w:tc>
        <w:tc>
          <w:tcPr>
            <w:tcW w:w="81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144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G&gt;A</w:t>
            </w:r>
          </w:p>
        </w:tc>
        <w:tc>
          <w:tcPr>
            <w:tcW w:w="117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M1I </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1260"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Homo</w:t>
            </w:r>
          </w:p>
        </w:tc>
        <w:tc>
          <w:tcPr>
            <w:tcW w:w="1188" w:type="dxa"/>
            <w:shd w:val="clear" w:color="auto" w:fill="auto"/>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Collares&lt;/Author&gt;&lt;Year&gt;2008&lt;/Year&gt;&lt;RecNum&gt;12&lt;/RecNum&gt;&lt;DisplayText&gt;(46)&lt;/DisplayText&gt;&lt;record&gt;&lt;rec-number&gt;12&lt;/rec-number&gt;&lt;foreign-keys&gt;&lt;key app="EN" db-id="vp525wra0prpdxezdw8xd0z1t29faeazawed" timestamp="1589617332"&gt;12&lt;/key&gt;&lt;/foreign-keys&gt;&lt;ref-type name="Journal Article"&gt;17&lt;/ref-type&gt;&lt;contributors&gt;&lt;authors&gt;&lt;author&gt;Collares, Cristhianna Viesti Advincula&lt;/author&gt;&lt;author&gt;Antunes-Rodrigues, Jose&lt;/author&gt;&lt;author&gt;Moreira, Ayrton Custodio&lt;/author&gt;&lt;author&gt;Franca, Suzana Nesi&lt;/author&gt;&lt;author&gt;Pereira, Luiz Alberto&lt;/author&gt;&lt;author&gt;Soares, Maria Marta Sarquis&lt;/author&gt;&lt;author&gt;Elias Junior, Jorge&lt;/author&gt;&lt;author&gt;Clark, Adrian J&lt;/author&gt;&lt;author&gt;de Castro, Margaret&lt;/author&gt;&lt;author&gt;Elias, Lucila Leico Kagohara&lt;/author&gt;&lt;/authors&gt;&lt;/contributors&gt;&lt;titles&gt;&lt;title&gt;Heterogeneity in the molecular basis of ACTH resistance syndrome&lt;/title&gt;&lt;secondary-title&gt;European journal of endocrinology&lt;/secondary-title&gt;&lt;/titles&gt;&lt;periodical&gt;&lt;full-title&gt;European journal of endocrinology&lt;/full-title&gt;&lt;/periodical&gt;&lt;pages&gt;61-68&lt;/pages&gt;&lt;volume&gt;159&lt;/volume&gt;&lt;number&gt;1&lt;/number&gt;&lt;dates&gt;&lt;year&gt;2008&lt;/year&gt;&lt;/dates&gt;&lt;isbn&gt;0804-4643&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6)</w:t>
            </w:r>
            <w:r w:rsidRPr="0081206A">
              <w:rPr>
                <w:rFonts w:asciiTheme="majorBidi" w:eastAsia="Times New Roman" w:hAnsiTheme="majorBidi" w:cstheme="majorBidi"/>
                <w:color w:val="000000"/>
                <w:sz w:val="20"/>
                <w:szCs w:val="20"/>
              </w:rPr>
              <w:fldChar w:fldCharType="end"/>
            </w:r>
          </w:p>
        </w:tc>
      </w:tr>
      <w:tr w:rsidR="00FD40DA" w:rsidRPr="0081206A" w:rsidTr="00F54CC9">
        <w:trPr>
          <w:trHeight w:val="300"/>
        </w:trPr>
        <w:tc>
          <w:tcPr>
            <w:tcW w:w="783"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0</w:t>
            </w:r>
          </w:p>
        </w:tc>
        <w:tc>
          <w:tcPr>
            <w:tcW w:w="1035"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bstract</w:t>
            </w:r>
          </w:p>
        </w:tc>
        <w:tc>
          <w:tcPr>
            <w:tcW w:w="81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144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3C&gt;A</w:t>
            </w:r>
          </w:p>
        </w:tc>
        <w:tc>
          <w:tcPr>
            <w:tcW w:w="1170" w:type="dxa"/>
            <w:shd w:val="clear" w:color="auto" w:fill="auto"/>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Y11X</w:t>
            </w:r>
          </w:p>
        </w:tc>
        <w:tc>
          <w:tcPr>
            <w:tcW w:w="702" w:type="dxa"/>
            <w:shd w:val="clear" w:color="auto" w:fill="auto"/>
            <w:noWrap/>
            <w:vAlign w:val="center"/>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9</w:t>
            </w:r>
          </w:p>
        </w:tc>
        <w:tc>
          <w:tcPr>
            <w:tcW w:w="1260"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p>
        </w:tc>
        <w:tc>
          <w:tcPr>
            <w:tcW w:w="1188" w:type="dxa"/>
            <w:shd w:val="clear" w:color="auto" w:fill="auto"/>
            <w:noWrap/>
            <w:vAlign w:val="bottom"/>
            <w:hideMark/>
          </w:tcPr>
          <w:p w:rsidR="00FD40DA" w:rsidRPr="0081206A" w:rsidRDefault="00FD40DA" w:rsidP="00F54CC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Chan&lt;/Author&gt;&lt;Year&gt;2006&lt;/Year&gt;&lt;RecNum&gt;13&lt;/RecNum&gt;&lt;DisplayText&gt;(47)&lt;/DisplayText&gt;&lt;record&gt;&lt;rec-number&gt;13&lt;/rec-number&gt;&lt;foreign-keys&gt;&lt;key app="EN" db-id="vp525wra0prpdxezdw8xd0z1t29faeazawed" timestamp="1589617367"&gt;13&lt;/key&gt;&lt;/foreign-keys&gt;&lt;ref-type name="Journal Article"&gt;17&lt;/ref-type&gt;&lt;contributors&gt;&lt;authors&gt;&lt;author&gt;Chan, LF&lt;/author&gt;&lt;author&gt;Metherell, LA&lt;/author&gt;&lt;author&gt;Naville, D&lt;/author&gt;&lt;/authors&gt;&lt;/contributors&gt;&lt;titles&gt;&lt;title&gt;A novel mutation of MRAP (melanocortin 2 receptor accessory protein) gene in two brothers with familial glucocorticoid deficiency&lt;/title&gt;&lt;secondary-title&gt;Endocrine Abstracts. The Endocrine Society, Boston, poster&lt;/secondary-title&gt;&lt;/titles&gt;&lt;periodical&gt;&lt;full-title&gt;Endocrine Abstracts. The Endocrine Society, Boston, poster&lt;/full-title&gt;&lt;/periodical&gt;&lt;number&gt;6&lt;/number&gt;&lt;dates&gt;&lt;year&gt;2006&lt;/year&gt;&lt;/dates&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7)</w:t>
            </w:r>
            <w:r w:rsidRPr="0081206A">
              <w:rPr>
                <w:rFonts w:asciiTheme="majorBidi" w:eastAsia="Times New Roman" w:hAnsiTheme="majorBidi" w:cstheme="majorBidi"/>
                <w:color w:val="000000"/>
                <w:sz w:val="20"/>
                <w:szCs w:val="20"/>
              </w:rPr>
              <w:fldChar w:fldCharType="end"/>
            </w:r>
          </w:p>
        </w:tc>
      </w:tr>
    </w:tbl>
    <w:p w:rsidR="005D1C4B" w:rsidRPr="0081206A" w:rsidRDefault="005D1C4B"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5D1C4B" w:rsidRPr="0081206A" w:rsidRDefault="005D1C4B"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5D1C4B" w:rsidRPr="0081206A" w:rsidRDefault="005D1C4B"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5D1C4B" w:rsidRPr="0081206A" w:rsidRDefault="005D1C4B"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5D1C4B" w:rsidRPr="0081206A" w:rsidRDefault="005D1C4B"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5D1C4B" w:rsidRPr="0081206A" w:rsidRDefault="005D1C4B"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p>
    <w:p w:rsidR="00722E50" w:rsidRPr="0081206A" w:rsidRDefault="001F2B59" w:rsidP="00BD1BE5">
      <w:pPr>
        <w:shd w:val="clear" w:color="auto" w:fill="FFFFFF"/>
        <w:spacing w:after="0" w:line="360" w:lineRule="auto"/>
        <w:jc w:val="both"/>
        <w:outlineLvl w:val="0"/>
        <w:rPr>
          <w:rFonts w:asciiTheme="majorBidi" w:eastAsia="Times New Roman" w:hAnsiTheme="majorBidi" w:cstheme="majorBidi"/>
          <w:b/>
          <w:bCs/>
          <w:color w:val="000000"/>
          <w:kern w:val="36"/>
          <w:sz w:val="24"/>
          <w:szCs w:val="24"/>
        </w:rPr>
      </w:pPr>
      <w:r w:rsidRPr="0081206A">
        <w:rPr>
          <w:rFonts w:asciiTheme="majorBidi" w:eastAsia="Times New Roman" w:hAnsiTheme="majorBidi" w:cstheme="majorBidi"/>
          <w:b/>
          <w:bCs/>
          <w:color w:val="000000"/>
          <w:kern w:val="36"/>
          <w:sz w:val="24"/>
          <w:szCs w:val="24"/>
        </w:rPr>
        <w:t xml:space="preserve">Supplementary </w:t>
      </w:r>
      <w:r w:rsidR="00722E50" w:rsidRPr="0081206A">
        <w:rPr>
          <w:rFonts w:asciiTheme="majorBidi" w:eastAsia="Times New Roman" w:hAnsiTheme="majorBidi" w:cstheme="majorBidi"/>
          <w:b/>
          <w:bCs/>
          <w:color w:val="000000"/>
          <w:kern w:val="36"/>
          <w:sz w:val="24"/>
          <w:szCs w:val="24"/>
        </w:rPr>
        <w:t>Table</w:t>
      </w:r>
      <w:r w:rsidRPr="0081206A">
        <w:rPr>
          <w:rFonts w:asciiTheme="majorBidi" w:eastAsia="Times New Roman" w:hAnsiTheme="majorBidi" w:cstheme="majorBidi"/>
          <w:b/>
          <w:bCs/>
          <w:color w:val="000000"/>
          <w:kern w:val="36"/>
          <w:sz w:val="24"/>
          <w:szCs w:val="24"/>
        </w:rPr>
        <w:t xml:space="preserve"> </w:t>
      </w:r>
      <w:r w:rsidR="00BD1BE5" w:rsidRPr="0081206A">
        <w:rPr>
          <w:rFonts w:asciiTheme="majorBidi" w:eastAsia="Times New Roman" w:hAnsiTheme="majorBidi" w:cstheme="majorBidi"/>
          <w:b/>
          <w:bCs/>
          <w:color w:val="000000"/>
          <w:kern w:val="36"/>
          <w:sz w:val="24"/>
          <w:szCs w:val="24"/>
        </w:rPr>
        <w:t>2</w:t>
      </w:r>
      <w:r w:rsidR="00240831" w:rsidRPr="0081206A">
        <w:rPr>
          <w:rFonts w:asciiTheme="majorBidi" w:eastAsia="Times New Roman" w:hAnsiTheme="majorBidi" w:cstheme="majorBidi"/>
          <w:b/>
          <w:bCs/>
          <w:color w:val="000000"/>
          <w:kern w:val="36"/>
          <w:sz w:val="24"/>
          <w:szCs w:val="24"/>
        </w:rPr>
        <w:t xml:space="preserve">: </w:t>
      </w:r>
      <w:r w:rsidRPr="0081206A">
        <w:rPr>
          <w:rFonts w:asciiTheme="majorBidi" w:eastAsia="Times New Roman" w:hAnsiTheme="majorBidi" w:cstheme="majorBidi"/>
          <w:b/>
          <w:bCs/>
          <w:color w:val="000000"/>
          <w:kern w:val="36"/>
          <w:sz w:val="24"/>
          <w:szCs w:val="24"/>
        </w:rPr>
        <w:t xml:space="preserve">Genetic characterization of the reported </w:t>
      </w:r>
      <w:r w:rsidR="00722E50" w:rsidRPr="0081206A">
        <w:rPr>
          <w:rFonts w:asciiTheme="majorBidi" w:eastAsia="Times New Roman" w:hAnsiTheme="majorBidi" w:cstheme="majorBidi"/>
          <w:b/>
          <w:bCs/>
          <w:color w:val="000000"/>
          <w:kern w:val="36"/>
          <w:sz w:val="24"/>
          <w:szCs w:val="24"/>
        </w:rPr>
        <w:t xml:space="preserve">MC2R </w:t>
      </w:r>
      <w:r w:rsidR="00240831" w:rsidRPr="0081206A">
        <w:rPr>
          <w:rFonts w:asciiTheme="majorBidi" w:eastAsia="Times New Roman" w:hAnsiTheme="majorBidi" w:cstheme="majorBidi"/>
          <w:b/>
          <w:bCs/>
          <w:color w:val="000000"/>
          <w:kern w:val="36"/>
          <w:sz w:val="24"/>
          <w:szCs w:val="24"/>
        </w:rPr>
        <w:t>a</w:t>
      </w:r>
      <w:r w:rsidRPr="0081206A">
        <w:rPr>
          <w:rFonts w:asciiTheme="majorBidi" w:eastAsia="Times New Roman" w:hAnsiTheme="majorBidi" w:cstheme="majorBidi"/>
          <w:b/>
          <w:bCs/>
          <w:color w:val="000000"/>
          <w:kern w:val="36"/>
          <w:sz w:val="24"/>
          <w:szCs w:val="24"/>
        </w:rPr>
        <w:t xml:space="preserve">nd MRAP gene variants </w:t>
      </w:r>
    </w:p>
    <w:tbl>
      <w:tblPr>
        <w:tblW w:w="5602" w:type="pct"/>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0"/>
        <w:gridCol w:w="2109"/>
        <w:gridCol w:w="2268"/>
        <w:gridCol w:w="1132"/>
        <w:gridCol w:w="1563"/>
        <w:gridCol w:w="990"/>
        <w:gridCol w:w="1131"/>
        <w:gridCol w:w="1131"/>
        <w:gridCol w:w="989"/>
        <w:gridCol w:w="1140"/>
        <w:gridCol w:w="1709"/>
      </w:tblGrid>
      <w:tr w:rsidR="00F52520" w:rsidRPr="0081206A" w:rsidTr="00F52520">
        <w:trPr>
          <w:trHeight w:val="158"/>
        </w:trPr>
        <w:tc>
          <w:tcPr>
            <w:tcW w:w="203" w:type="pct"/>
            <w:vMerge w:val="restart"/>
            <w:shd w:val="clear" w:color="auto" w:fill="auto"/>
            <w:noWrap/>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o.</w:t>
            </w:r>
          </w:p>
        </w:tc>
        <w:tc>
          <w:tcPr>
            <w:tcW w:w="1482" w:type="pct"/>
            <w:gridSpan w:val="2"/>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Variant name</w:t>
            </w:r>
          </w:p>
        </w:tc>
        <w:tc>
          <w:tcPr>
            <w:tcW w:w="383" w:type="pct"/>
            <w:vMerge w:val="restart"/>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Reported No.</w:t>
            </w:r>
          </w:p>
        </w:tc>
        <w:tc>
          <w:tcPr>
            <w:tcW w:w="529" w:type="pct"/>
            <w:vMerge w:val="restart"/>
            <w:shd w:val="clear" w:color="auto" w:fill="auto"/>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Location</w:t>
            </w:r>
          </w:p>
        </w:tc>
        <w:tc>
          <w:tcPr>
            <w:tcW w:w="335" w:type="pct"/>
            <w:vMerge w:val="restart"/>
            <w:shd w:val="clear" w:color="auto" w:fill="auto"/>
            <w:noWrap/>
            <w:hideMark/>
          </w:tcPr>
          <w:p w:rsidR="00F52520" w:rsidRPr="0081206A" w:rsidRDefault="00F52520" w:rsidP="001F2B5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Mutation Taster</w:t>
            </w:r>
          </w:p>
        </w:tc>
        <w:tc>
          <w:tcPr>
            <w:tcW w:w="383" w:type="pct"/>
            <w:vMerge w:val="restar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olyphen-2</w:t>
            </w:r>
          </w:p>
        </w:tc>
        <w:tc>
          <w:tcPr>
            <w:tcW w:w="383" w:type="pct"/>
            <w:vMerge w:val="restart"/>
            <w:shd w:val="clear" w:color="auto" w:fill="auto"/>
            <w:noWrap/>
            <w:hideMark/>
          </w:tcPr>
          <w:p w:rsidR="00F52520" w:rsidRPr="0081206A" w:rsidRDefault="00F52520" w:rsidP="001F2B59">
            <w:pPr>
              <w:spacing w:after="0" w:line="240" w:lineRule="auto"/>
              <w:rPr>
                <w:rFonts w:asciiTheme="majorBidi" w:eastAsia="Times New Roman" w:hAnsiTheme="majorBidi" w:cstheme="majorBidi"/>
                <w:color w:val="000000"/>
                <w:sz w:val="20"/>
                <w:szCs w:val="20"/>
              </w:rPr>
            </w:pPr>
            <w:proofErr w:type="spellStart"/>
            <w:r w:rsidRPr="0081206A">
              <w:rPr>
                <w:rFonts w:asciiTheme="majorBidi" w:eastAsia="Times New Roman" w:hAnsiTheme="majorBidi" w:cstheme="majorBidi"/>
                <w:color w:val="000000"/>
                <w:sz w:val="20"/>
                <w:szCs w:val="20"/>
              </w:rPr>
              <w:t>Provean</w:t>
            </w:r>
            <w:proofErr w:type="spellEnd"/>
            <w:r w:rsidRPr="0081206A">
              <w:rPr>
                <w:rFonts w:asciiTheme="majorBidi" w:eastAsia="Times New Roman" w:hAnsiTheme="majorBidi" w:cstheme="majorBidi"/>
                <w:color w:val="000000"/>
                <w:sz w:val="20"/>
                <w:szCs w:val="20"/>
              </w:rPr>
              <w:t xml:space="preserve"> </w:t>
            </w:r>
          </w:p>
        </w:tc>
        <w:tc>
          <w:tcPr>
            <w:tcW w:w="335" w:type="pct"/>
            <w:vMerge w:val="restar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ADD</w:t>
            </w:r>
          </w:p>
        </w:tc>
        <w:tc>
          <w:tcPr>
            <w:tcW w:w="386" w:type="pct"/>
            <w:vMerge w:val="restart"/>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Functional research reports</w:t>
            </w:r>
          </w:p>
        </w:tc>
        <w:tc>
          <w:tcPr>
            <w:tcW w:w="579" w:type="pct"/>
            <w:vMerge w:val="restar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Ref</w:t>
            </w:r>
          </w:p>
        </w:tc>
      </w:tr>
      <w:tr w:rsidR="00F52520" w:rsidRPr="0081206A" w:rsidTr="00F52520">
        <w:trPr>
          <w:trHeight w:val="214"/>
        </w:trPr>
        <w:tc>
          <w:tcPr>
            <w:tcW w:w="203" w:type="pct"/>
            <w:vMerge/>
            <w:shd w:val="clear" w:color="auto" w:fill="auto"/>
            <w:noWrap/>
          </w:tcPr>
          <w:p w:rsidR="00F52520" w:rsidRPr="0081206A" w:rsidRDefault="00F52520" w:rsidP="00BC4341">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DNA</w:t>
            </w:r>
          </w:p>
        </w:tc>
        <w:tc>
          <w:tcPr>
            <w:tcW w:w="768" w:type="pct"/>
            <w:shd w:val="clear" w:color="auto" w:fill="auto"/>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Amino acid</w:t>
            </w:r>
          </w:p>
        </w:tc>
        <w:tc>
          <w:tcPr>
            <w:tcW w:w="383" w:type="pct"/>
            <w:vMerge/>
          </w:tcPr>
          <w:p w:rsidR="00F52520" w:rsidRPr="0081206A" w:rsidRDefault="00F52520" w:rsidP="0095107C">
            <w:pPr>
              <w:spacing w:after="0" w:line="360" w:lineRule="auto"/>
              <w:rPr>
                <w:rFonts w:asciiTheme="majorBidi" w:eastAsia="Times New Roman" w:hAnsiTheme="majorBidi" w:cstheme="majorBidi"/>
                <w:color w:val="000000"/>
                <w:sz w:val="20"/>
                <w:szCs w:val="20"/>
              </w:rPr>
            </w:pPr>
          </w:p>
        </w:tc>
        <w:tc>
          <w:tcPr>
            <w:tcW w:w="529" w:type="pct"/>
            <w:vMerge/>
            <w:shd w:val="clear" w:color="auto" w:fill="auto"/>
          </w:tcPr>
          <w:p w:rsidR="00F52520" w:rsidRPr="0081206A" w:rsidRDefault="00F52520" w:rsidP="0095107C">
            <w:pPr>
              <w:spacing w:after="0" w:line="360" w:lineRule="auto"/>
              <w:rPr>
                <w:rFonts w:asciiTheme="majorBidi" w:eastAsia="Times New Roman" w:hAnsiTheme="majorBidi" w:cstheme="majorBidi"/>
                <w:color w:val="000000"/>
                <w:sz w:val="20"/>
                <w:szCs w:val="20"/>
              </w:rPr>
            </w:pPr>
          </w:p>
        </w:tc>
        <w:tc>
          <w:tcPr>
            <w:tcW w:w="335" w:type="pct"/>
            <w:vMerge/>
            <w:shd w:val="clear" w:color="auto" w:fill="auto"/>
            <w:noWrap/>
          </w:tcPr>
          <w:p w:rsidR="00F52520" w:rsidRPr="0081206A" w:rsidRDefault="00F52520" w:rsidP="00627679">
            <w:pPr>
              <w:spacing w:after="0" w:line="360" w:lineRule="auto"/>
              <w:rPr>
                <w:rFonts w:asciiTheme="majorBidi" w:eastAsia="Times New Roman" w:hAnsiTheme="majorBidi" w:cstheme="majorBidi"/>
                <w:color w:val="000000"/>
                <w:sz w:val="20"/>
                <w:szCs w:val="20"/>
              </w:rPr>
            </w:pPr>
          </w:p>
        </w:tc>
        <w:tc>
          <w:tcPr>
            <w:tcW w:w="383" w:type="pct"/>
            <w:vMerge/>
            <w:shd w:val="clear" w:color="auto" w:fill="auto"/>
            <w:noWrap/>
          </w:tcPr>
          <w:p w:rsidR="00F52520" w:rsidRPr="0081206A" w:rsidRDefault="00F52520" w:rsidP="00627679">
            <w:pPr>
              <w:spacing w:after="0" w:line="360" w:lineRule="auto"/>
              <w:rPr>
                <w:rFonts w:asciiTheme="majorBidi" w:eastAsia="Times New Roman" w:hAnsiTheme="majorBidi" w:cstheme="majorBidi"/>
                <w:color w:val="000000"/>
                <w:sz w:val="20"/>
                <w:szCs w:val="20"/>
              </w:rPr>
            </w:pPr>
          </w:p>
        </w:tc>
        <w:tc>
          <w:tcPr>
            <w:tcW w:w="383" w:type="pct"/>
            <w:vMerge/>
            <w:shd w:val="clear" w:color="auto" w:fill="auto"/>
            <w:noWrap/>
          </w:tcPr>
          <w:p w:rsidR="00F52520" w:rsidRPr="0081206A" w:rsidRDefault="00F52520" w:rsidP="00627679">
            <w:pPr>
              <w:spacing w:after="0" w:line="360" w:lineRule="auto"/>
              <w:rPr>
                <w:rFonts w:asciiTheme="majorBidi" w:eastAsia="Times New Roman" w:hAnsiTheme="majorBidi" w:cstheme="majorBidi"/>
                <w:color w:val="000000"/>
                <w:sz w:val="20"/>
                <w:szCs w:val="20"/>
              </w:rPr>
            </w:pPr>
          </w:p>
        </w:tc>
        <w:tc>
          <w:tcPr>
            <w:tcW w:w="335" w:type="pct"/>
            <w:vMerge/>
            <w:shd w:val="clear" w:color="auto" w:fill="auto"/>
          </w:tcPr>
          <w:p w:rsidR="00F52520" w:rsidRPr="0081206A" w:rsidRDefault="00F52520" w:rsidP="0006437D">
            <w:pPr>
              <w:spacing w:after="0" w:line="360" w:lineRule="auto"/>
              <w:rPr>
                <w:rFonts w:asciiTheme="majorBidi" w:eastAsia="Times New Roman" w:hAnsiTheme="majorBidi" w:cstheme="majorBidi"/>
                <w:color w:val="000000"/>
                <w:sz w:val="20"/>
                <w:szCs w:val="20"/>
              </w:rPr>
            </w:pPr>
          </w:p>
        </w:tc>
        <w:tc>
          <w:tcPr>
            <w:tcW w:w="386" w:type="pct"/>
            <w:vMerge/>
          </w:tcPr>
          <w:p w:rsidR="00F52520" w:rsidRPr="0081206A" w:rsidRDefault="00F52520" w:rsidP="0006437D">
            <w:pPr>
              <w:spacing w:after="0" w:line="360" w:lineRule="auto"/>
              <w:rPr>
                <w:rFonts w:asciiTheme="majorBidi" w:eastAsia="Times New Roman" w:hAnsiTheme="majorBidi" w:cstheme="majorBidi"/>
                <w:color w:val="000000"/>
                <w:sz w:val="20"/>
                <w:szCs w:val="20"/>
              </w:rPr>
            </w:pPr>
          </w:p>
        </w:tc>
        <w:tc>
          <w:tcPr>
            <w:tcW w:w="579" w:type="pct"/>
            <w:vMerge/>
            <w:shd w:val="clear" w:color="auto" w:fill="auto"/>
          </w:tcPr>
          <w:p w:rsidR="00F52520" w:rsidRPr="0081206A" w:rsidRDefault="00F52520" w:rsidP="0006437D">
            <w:pPr>
              <w:spacing w:after="0" w:line="360" w:lineRule="auto"/>
              <w:rPr>
                <w:rFonts w:asciiTheme="majorBidi" w:eastAsia="Times New Roman" w:hAnsiTheme="majorBidi" w:cstheme="majorBidi"/>
                <w:color w:val="000000"/>
                <w:sz w:val="20"/>
                <w:szCs w:val="20"/>
              </w:rPr>
            </w:pPr>
          </w:p>
        </w:tc>
      </w:tr>
      <w:tr w:rsidR="00F52520" w:rsidRPr="0081206A" w:rsidTr="00F52520">
        <w:trPr>
          <w:trHeight w:val="134"/>
        </w:trPr>
        <w:tc>
          <w:tcPr>
            <w:tcW w:w="203" w:type="pct"/>
            <w:shd w:val="clear" w:color="auto" w:fill="auto"/>
            <w:noWrap/>
          </w:tcPr>
          <w:p w:rsidR="00F52520" w:rsidRPr="0081206A" w:rsidRDefault="00F52520" w:rsidP="00BC4341">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MC2R</w:t>
            </w:r>
          </w:p>
        </w:tc>
        <w:tc>
          <w:tcPr>
            <w:tcW w:w="768"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c>
          <w:tcPr>
            <w:tcW w:w="579"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r>
      <w:tr w:rsidR="00F52520" w:rsidRPr="0081206A" w:rsidTr="00F52520">
        <w:trPr>
          <w:trHeight w:val="187"/>
        </w:trPr>
        <w:tc>
          <w:tcPr>
            <w:tcW w:w="203" w:type="pct"/>
            <w:shd w:val="clear" w:color="auto" w:fill="auto"/>
            <w:noWrap/>
          </w:tcPr>
          <w:p w:rsidR="00F52520" w:rsidRPr="0081206A" w:rsidRDefault="00F52520" w:rsidP="0095107C">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Indels </w:t>
            </w:r>
          </w:p>
        </w:tc>
        <w:tc>
          <w:tcPr>
            <w:tcW w:w="768"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95107C">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c>
          <w:tcPr>
            <w:tcW w:w="579"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714" w:type="pct"/>
            <w:shd w:val="clear" w:color="auto" w:fill="auto"/>
            <w:noWrap/>
          </w:tcPr>
          <w:p w:rsidR="00F52520" w:rsidRPr="0081206A" w:rsidRDefault="00F52520" w:rsidP="004C1D38">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Whole gene deletion</w:t>
            </w:r>
          </w:p>
        </w:tc>
        <w:tc>
          <w:tcPr>
            <w:tcW w:w="768" w:type="pct"/>
            <w:shd w:val="clear" w:color="auto" w:fill="auto"/>
            <w:noWrap/>
          </w:tcPr>
          <w:p w:rsidR="00F52520" w:rsidRPr="0081206A" w:rsidRDefault="00F52520" w:rsidP="00BC374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6" w:type="pct"/>
          </w:tcPr>
          <w:p w:rsidR="00F52520" w:rsidRPr="0081206A" w:rsidRDefault="00F52520" w:rsidP="005D1C4B">
            <w:pPr>
              <w:spacing w:after="0" w:line="240" w:lineRule="auto"/>
              <w:rPr>
                <w:rFonts w:asciiTheme="majorBidi" w:eastAsia="Times New Roman" w:hAnsiTheme="majorBidi" w:cstheme="majorBidi"/>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fldChar w:fldCharType="begin"/>
            </w:r>
            <w:r w:rsidRPr="0081206A">
              <w:rPr>
                <w:rFonts w:asciiTheme="majorBidi" w:eastAsia="Times New Roman" w:hAnsiTheme="majorBidi" w:cstheme="majorBidi"/>
                <w:color w:val="000000"/>
                <w:sz w:val="20"/>
                <w:szCs w:val="20"/>
              </w:rPr>
              <w:instrText xml:space="preserve"> ADDIN EN.CITE &lt;EndNote&gt;&lt;Cite&gt;&lt;Author&gt;Guran&lt;/Author&gt;&lt;Year&gt;2016&lt;/Year&gt;&lt;RecNum&gt;43&lt;/RecNum&gt;&lt;DisplayText&gt;(43)&lt;/DisplayText&gt;&lt;record&gt;&lt;rec-number&gt;43&lt;/rec-number&gt;&lt;foreign-keys&gt;&lt;key app="EN" db-id="v5wfrp20rf5x0petapvxza5tepd05d2e95tf" timestamp="1587567639"&gt;43&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color w:val="000000"/>
                <w:sz w:val="20"/>
                <w:szCs w:val="20"/>
              </w:rPr>
              <w:fldChar w:fldCharType="end"/>
            </w:r>
          </w:p>
        </w:tc>
      </w:tr>
      <w:tr w:rsidR="00F52520" w:rsidRPr="0081206A" w:rsidTr="00F52520">
        <w:trPr>
          <w:trHeight w:val="153"/>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714"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37delT</w:t>
            </w:r>
          </w:p>
        </w:tc>
        <w:tc>
          <w:tcPr>
            <w:tcW w:w="768"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Leu46fsX38 </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1</w:t>
            </w:r>
          </w:p>
        </w:tc>
        <w:tc>
          <w:tcPr>
            <w:tcW w:w="335"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6</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azur&lt;/Author&gt;&lt;Year&gt;2008&lt;/Year&gt;&lt;RecNum&gt;44&lt;/RecNum&gt;&lt;DisplayText&gt;(48)&lt;/DisplayText&gt;&lt;record&gt;&lt;rec-number&gt;44&lt;/rec-number&gt;&lt;foreign-keys&gt;&lt;key app="EN" db-id="v5wfrp20rf5x0petapvxza5tepd05d2e95tf" timestamp="1587567717"&gt;44&lt;/key&gt;&lt;/foreign-keys&gt;&lt;ref-type name="Journal Article"&gt;17&lt;/ref-type&gt;&lt;contributors&gt;&lt;authors&gt;&lt;author&gt;Mazur, Artur&lt;/author&gt;&lt;author&gt;Koehler, Katrin&lt;/author&gt;&lt;author&gt;Schuelke, Markus&lt;/author&gt;&lt;author&gt;Skunde, Mandy&lt;/author&gt;&lt;author&gt;Ostański, Mariusz&lt;/author&gt;&lt;author&gt;Huebner, Angela&lt;/author&gt;&lt;/authors&gt;&lt;/contributors&gt;&lt;titles&gt;&lt;title&gt;Familial glucocorticoid deficiency type 1 due to a novel compound heterozygous MC2R mutation&lt;/title&gt;&lt;secondary-title&gt;Hormone Research in Paediatrics&lt;/secondary-title&gt;&lt;/titles&gt;&lt;periodical&gt;&lt;full-title&gt;Hormone Research in Paediatrics&lt;/full-title&gt;&lt;/periodical&gt;&lt;pages&gt;363-368&lt;/pages&gt;&lt;volume&gt;69&lt;/volume&gt;&lt;number&gt;6&lt;/number&gt;&lt;dates&gt;&lt;year&gt;2008&lt;/year&gt;&lt;/dates&gt;&lt;isbn&gt;1663-28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8)</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215"/>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714"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57delC</w:t>
            </w:r>
          </w:p>
        </w:tc>
        <w:tc>
          <w:tcPr>
            <w:tcW w:w="768"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Phe119LeufsX5</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2</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Elias&lt;/Author&gt;&lt;Year&gt;2000&lt;/Year&gt;&lt;RecNum&gt;459&lt;/RecNum&gt;&lt;DisplayText&gt;(35)&lt;/DisplayText&gt;&lt;record&gt;&lt;rec-number&gt;459&lt;/rec-number&gt;&lt;foreign-keys&gt;&lt;key app="EN" db-id="af2ae9fs8vf5t3edaww59vavtw0wff5p0ft2" timestamp="1578726811"&gt;459&lt;/key&gt;&lt;/foreign-keys&gt;&lt;ref-type name="Journal Article"&gt;17&lt;/ref-type&gt;&lt;contributors&gt;&lt;authors&gt;&lt;author&gt;Elias, Lucila LK&lt;/author&gt;&lt;author&gt;Huebner, Angela&lt;/author&gt;&lt;author&gt;Metherell, Louise A&lt;/author&gt;&lt;author&gt;Canas, Atilio&lt;/author&gt;&lt;author&gt;Warne, Gary L&lt;/author&gt;&lt;author&gt;Bitti, Maria L Manca&lt;/author&gt;&lt;author&gt;Cianfarani, Stefano&lt;/author&gt;&lt;author&gt;Clayton, Peter E&lt;/author&gt;&lt;author&gt;Savage, Martin O&lt;/author&gt;&lt;author&gt;Clark, Adrian JL&lt;/author&gt;&lt;/authors&gt;&lt;/contributors&gt;&lt;titles&gt;&lt;title&gt;Tall stature in familial glucocorticoid deficiency&lt;/title&gt;&lt;secondary-title&gt;Clinical endocrinology&lt;/secondary-title&gt;&lt;/titles&gt;&lt;periodical&gt;&lt;full-title&gt;Clin Endocrinol (Oxf)&lt;/full-title&gt;&lt;abbr-1&gt;Clinical endocrinology&lt;/abbr-1&gt;&lt;/periodical&gt;&lt;pages&gt;423-430&lt;/pages&gt;&lt;volume&gt;53&lt;/volume&gt;&lt;number&gt;4&lt;/number&gt;&lt;dates&gt;&lt;year&gt;2000&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714"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59_460insC</w:t>
            </w:r>
          </w:p>
        </w:tc>
        <w:tc>
          <w:tcPr>
            <w:tcW w:w="768"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I154HisfsX95</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2</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4</w:t>
            </w:r>
          </w:p>
        </w:tc>
        <w:tc>
          <w:tcPr>
            <w:tcW w:w="335"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1</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aGFuPC9BdXRob3I+PFllYXI+MjAwOTwvWWVhcj48UmVj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aGFuPC9BdXRob3I+PFllYXI+MjAwOTwvWWVhcj48UmVj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3)</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hbCBLYW5kYXJpPC9BdXRob3I+PFllYXI+MjAxMTwvWWVh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bCBLYW5kYXJpPC9BdXRob3I+PFllYXI+MjAxMTwvWWVh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8)</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714"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560delT </w:t>
            </w:r>
          </w:p>
        </w:tc>
        <w:tc>
          <w:tcPr>
            <w:tcW w:w="768"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Val187AlafsX29  </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1</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5</w:t>
            </w:r>
          </w:p>
        </w:tc>
        <w:tc>
          <w:tcPr>
            <w:tcW w:w="335"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8.1</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w:t>
            </w:r>
          </w:p>
        </w:tc>
        <w:tc>
          <w:tcPr>
            <w:tcW w:w="714"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77-78delTA</w:t>
            </w:r>
          </w:p>
        </w:tc>
        <w:tc>
          <w:tcPr>
            <w:tcW w:w="768"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Leu192fs </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5</w:t>
            </w:r>
          </w:p>
        </w:tc>
        <w:tc>
          <w:tcPr>
            <w:tcW w:w="335"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4</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2)</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Weber&lt;/Author&gt;&lt;Year&gt;1994&lt;/Year&gt;&lt;RecNum&gt;4&lt;/RecNum&gt;&lt;DisplayText&gt;(37)&lt;/DisplayText&gt;&lt;record&gt;&lt;rec-number&gt;4&lt;/rec-number&gt;&lt;foreign-keys&gt;&lt;key app="EN" db-id="29tp052dtsadtrefwau5eep1xwwfdfz2wfrt" timestamp="1587365415"&gt;4&lt;/key&gt;&lt;/foreign-keys&gt;&lt;ref-type name="Journal Article"&gt;17&lt;/ref-type&gt;&lt;contributors&gt;&lt;authors&gt;&lt;author&gt;Weber, Angela&lt;/author&gt;&lt;author&gt;JL Clark, Adrian&lt;/author&gt;&lt;/authors&gt;&lt;/contributors&gt;&lt;titles&gt;&lt;title&gt;Mutations of the ACTH receptor gene are only one cause of familial glucocorticoid deficiency&lt;/title&gt;&lt;secondary-title&gt;Human Molecular Genetics&lt;/secondary-title&gt;&lt;/titles&gt;&lt;periodical&gt;&lt;full-title&gt;Human Molecular Genetics&lt;/full-title&gt;&lt;/periodical&gt;&lt;pages&gt;585-588&lt;/pages&gt;&lt;volume&gt;3&lt;/volume&gt;&lt;number&gt;4&lt;/number&gt;&lt;dates&gt;&lt;year&gt;1994&lt;/year&gt;&lt;/dates&gt;&lt;isbn&gt;1460-2083&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7)</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w:t>
            </w:r>
          </w:p>
        </w:tc>
        <w:tc>
          <w:tcPr>
            <w:tcW w:w="714"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79-581delTGT</w:t>
            </w:r>
          </w:p>
        </w:tc>
        <w:tc>
          <w:tcPr>
            <w:tcW w:w="768" w:type="pct"/>
            <w:shd w:val="clear" w:color="auto" w:fill="auto"/>
            <w:noWrap/>
            <w:vAlign w:val="center"/>
            <w:hideMark/>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yr193Ter</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5</w:t>
            </w:r>
          </w:p>
        </w:tc>
        <w:tc>
          <w:tcPr>
            <w:tcW w:w="335"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0.3</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8</w:t>
            </w:r>
          </w:p>
        </w:tc>
        <w:tc>
          <w:tcPr>
            <w:tcW w:w="714"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34delA</w:t>
            </w:r>
          </w:p>
        </w:tc>
        <w:tc>
          <w:tcPr>
            <w:tcW w:w="768"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rg212fsX215</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8.88</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HdWpyYWw8L0F1dGhvcj48WWVhcj4yMDE5PC9ZZWFyPjxS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WpyYWw8L0F1dGhvcj48WWVhcj4yMDE5PC9ZZWFyPjxS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6)</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w:t>
            </w:r>
            <w:r w:rsidRPr="0081206A">
              <w:rPr>
                <w:rFonts w:asciiTheme="majorBidi" w:eastAsia="Times New Roman" w:hAnsiTheme="majorBidi" w:cstheme="majorBidi"/>
                <w:noProof/>
                <w:color w:val="000000"/>
                <w:sz w:val="20"/>
                <w:szCs w:val="20"/>
              </w:rPr>
              <w:fldChar w:fldCharType="begin">
                <w:fldData xml:space="preserve">PEVuZE5vdGU+PENpdGU+PEF1dGhvcj5DaGFuPC9BdXRob3I+PFllYXI+MjAwOTwvWWVhcj48UmVj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aGFuPC9BdXRob3I+PFllYXI+MjAwOTwvWWVhcj48UmVj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55"/>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w:t>
            </w:r>
          </w:p>
        </w:tc>
        <w:tc>
          <w:tcPr>
            <w:tcW w:w="714"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35insC</w:t>
            </w:r>
          </w:p>
        </w:tc>
        <w:tc>
          <w:tcPr>
            <w:tcW w:w="768"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Ile154His</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6</w:t>
            </w:r>
          </w:p>
        </w:tc>
        <w:tc>
          <w:tcPr>
            <w:tcW w:w="335"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3.4</w:t>
            </w:r>
          </w:p>
        </w:tc>
        <w:tc>
          <w:tcPr>
            <w:tcW w:w="386" w:type="pct"/>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Jacoby&lt;/Author&gt;&lt;Year&gt;2014&lt;/Year&gt;&lt;RecNum&gt;141&lt;/RecNum&gt;&lt;DisplayText&gt;(11)&lt;/DisplayText&gt;&lt;record&gt;&lt;rec-number&gt;141&lt;/rec-number&gt;&lt;foreign-keys&gt;&lt;key app="EN" db-id="af2ae9fs8vf5t3edaww59vavtw0wff5p0ft2" timestamp="1577273092"&gt;141&lt;/key&gt;&lt;/foreign-keys&gt;&lt;ref-type name="Journal Article"&gt;17&lt;/ref-type&gt;&lt;contributors&gt;&lt;authors&gt;&lt;author&gt;Jacoby, E.&lt;/author&gt;&lt;author&gt;Barzilai, A.&lt;/author&gt;&lt;author&gt;Laufer, J.&lt;/author&gt;&lt;author&gt;Pade, S.&lt;/author&gt;&lt;author&gt;Anikster, Y.&lt;/author&gt;&lt;author&gt;Pinhas-Hamiel, O.&lt;/author&gt;&lt;author&gt;Greenberger, S.&lt;/author&gt;&lt;/authors&gt;&lt;/contributors&gt;&lt;auth-address&gt;Department of Pediatrics B, Chaim Sheba Medical Center, Ramat Gan, Israel.&lt;/auth-address&gt;&lt;titles&gt;&lt;title&gt;Neonatal hyperpigmentation: diagnosis of familial glucocorticoid deficiency with a novel mutation in the melanocortin-2 receptor gene&lt;/title&gt;&lt;secondary-title&gt;Pediatr Dermatol&lt;/secondary-title&gt;&lt;alt-title&gt;Pediatric dermatology&lt;/alt-title&gt;&lt;/titles&gt;&lt;periodical&gt;&lt;full-title&gt;Pediatr Dermatol&lt;/full-title&gt;&lt;abbr-1&gt;Pediatric dermatology&lt;/abbr-1&gt;&lt;/periodical&gt;&lt;alt-periodical&gt;&lt;full-title&gt;Pediatr Dermatol&lt;/full-title&gt;&lt;abbr-1&gt;Pediatric dermatology&lt;/abbr-1&gt;&lt;/alt-periodical&gt;&lt;pages&gt;e13-7&lt;/pages&gt;&lt;volume&gt;31&lt;/volume&gt;&lt;number&gt;1&lt;/number&gt;&lt;edition&gt;2013/11/15&lt;/edition&gt;&lt;keywords&gt;&lt;keyword&gt;Adrenal Insufficiency/diagnosis/*genetics&lt;/keyword&gt;&lt;keyword&gt;Family&lt;/keyword&gt;&lt;keyword&gt;Humans&lt;/keyword&gt;&lt;keyword&gt;Hyperpigmentation/diagnosis/*genetics&lt;/keyword&gt;&lt;keyword&gt;Infant&lt;/keyword&gt;&lt;keyword&gt;Male&lt;/keyword&gt;&lt;keyword&gt;Pedigree&lt;/keyword&gt;&lt;keyword&gt;Point Mutation&lt;/keyword&gt;&lt;keyword&gt;Receptor, Melanocortin, Type 2/*genetics&lt;/keyword&gt;&lt;keyword&gt;Steroid Metabolism, Inborn Errors/diagnosis/*genetics&lt;/keyword&gt;&lt;/keywords&gt;&lt;dates&gt;&lt;year&gt;2014&lt;/year&gt;&lt;pub-dates&gt;&lt;date&gt;Jan-Feb&lt;/date&gt;&lt;/pub-dates&gt;&lt;/dates&gt;&lt;isbn&gt;0736-8046&lt;/isbn&gt;&lt;accession-num&gt;24224542&lt;/accession-num&gt;&lt;urls&gt;&lt;/urls&gt;&lt;electronic-resource-num&gt;10.1111/pde.12247&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0</w:t>
            </w:r>
          </w:p>
        </w:tc>
        <w:tc>
          <w:tcPr>
            <w:tcW w:w="714"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52-653insA</w:t>
            </w:r>
          </w:p>
        </w:tc>
        <w:tc>
          <w:tcPr>
            <w:tcW w:w="768"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la218Aspfs*31</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5</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Uc2lvdHJhPC9BdXRob3I+PFllYXI+MjAwNjwvWWVhcj48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Uc2lvdHJhPC9BdXRob3I+PFllYXI+MjAwNjwvWWVhcj48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1</w:t>
            </w:r>
          </w:p>
        </w:tc>
        <w:tc>
          <w:tcPr>
            <w:tcW w:w="714"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02delC</w:t>
            </w:r>
          </w:p>
        </w:tc>
        <w:tc>
          <w:tcPr>
            <w:tcW w:w="768"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Phe235LeufsX7</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6</w:t>
            </w:r>
          </w:p>
        </w:tc>
        <w:tc>
          <w:tcPr>
            <w:tcW w:w="335"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5</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an&lt;/Author&gt;&lt;Year&gt;2009&lt;/Year&gt;&lt;RecNum&gt;46&lt;/RecNum&gt;&lt;DisplayText&gt;(49)&lt;/DisplayText&gt;&lt;record&gt;&lt;rec-number&gt;46&lt;/rec-number&gt;&lt;foreign-keys&gt;&lt;key app="EN" db-id="v5wfrp20rf5x0petapvxza5tepd05d2e95tf" timestamp="1587570590"&gt;46&lt;/key&gt;&lt;/foreign-keys&gt;&lt;ref-type name="Journal Article"&gt;17&lt;/ref-type&gt;&lt;contributors&gt;&lt;authors&gt;&lt;author&gt;Chan, Li F&lt;/author&gt;&lt;author&gt;Metherell, Louise A&lt;/author&gt;&lt;author&gt;Krude, Heiko&lt;/author&gt;&lt;author&gt;Ball, Colin&lt;/author&gt;&lt;author&gt;O&amp;apos;Riordan, Stephen MP&lt;/author&gt;&lt;author&gt;Costigan, Colm&lt;/author&gt;&lt;author&gt;Lynch, Sally A&lt;/author&gt;&lt;author&gt;Savage, Martin O&lt;/author&gt;&lt;author&gt;Cavarzere, Paolo&lt;/author&gt;&lt;author&gt;Clark, Adrian JL&lt;/author&gt;&lt;/authors&gt;&lt;/contributors&gt;&lt;titles&gt;&lt;title&gt;Homozygous nonsense and frameshift mutations of the ACTH receptor in children with familial glucocorticoid deficiency (FGD) are not associated with long</w:instrText>
            </w:r>
            <w:r w:rsidRPr="0081206A">
              <w:rPr>
                <w:rFonts w:ascii="Cambria Math" w:eastAsia="Times New Roman" w:hAnsi="Cambria Math" w:cs="Cambria Math"/>
                <w:noProof/>
                <w:color w:val="000000"/>
                <w:sz w:val="20"/>
                <w:szCs w:val="20"/>
              </w:rPr>
              <w:instrText>‐</w:instrText>
            </w:r>
            <w:r w:rsidRPr="0081206A">
              <w:rPr>
                <w:rFonts w:asciiTheme="majorBidi" w:eastAsia="Times New Roman" w:hAnsiTheme="majorBidi" w:cstheme="majorBidi"/>
                <w:noProof/>
                <w:color w:val="000000"/>
                <w:sz w:val="20"/>
                <w:szCs w:val="20"/>
              </w:rPr>
              <w:instrText>term mineralocorticoid deficiency&lt;/title&gt;&lt;secondary-title&gt;Clinical endocrinology&lt;/secondary-title&gt;&lt;/titles&gt;&lt;periodical&gt;&lt;full-title&gt;Clinical endocrinology&lt;/full-title&gt;&lt;/periodical&gt;&lt;pages&gt;171-175&lt;/pages&gt;&lt;volume&gt;71&lt;/volume&gt;&lt;number&gt;2&lt;/number&gt;&lt;dates&gt;&lt;year&gt;2009&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9)</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206"/>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2</w:t>
            </w:r>
          </w:p>
        </w:tc>
        <w:tc>
          <w:tcPr>
            <w:tcW w:w="714"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842delC</w:t>
            </w:r>
          </w:p>
        </w:tc>
        <w:tc>
          <w:tcPr>
            <w:tcW w:w="768"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Pro281GlnfsX9</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4</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Elias&lt;/Author&gt;&lt;Year&gt;2000&lt;/Year&gt;&lt;RecNum&gt;459&lt;/RecNum&gt;&lt;DisplayText&gt;(35)&lt;/DisplayText&gt;&lt;record&gt;&lt;rec-number&gt;459&lt;/rec-number&gt;&lt;foreign-keys&gt;&lt;key app="EN" db-id="af2ae9fs8vf5t3edaww59vavtw0wff5p0ft2" timestamp="1578726811"&gt;459&lt;/key&gt;&lt;/foreign-keys&gt;&lt;ref-type name="Journal Article"&gt;17&lt;/ref-type&gt;&lt;contributors&gt;&lt;authors&gt;&lt;author&gt;Elias, Lucila LK&lt;/author&gt;&lt;author&gt;Huebner, Angela&lt;/author&gt;&lt;author&gt;Metherell, Louise A&lt;/author&gt;&lt;author&gt;Canas, Atilio&lt;/author&gt;&lt;author&gt;Warne, Gary L&lt;/author&gt;&lt;author&gt;Bitti, Maria L Manca&lt;/author&gt;&lt;author&gt;Cianfarani, Stefano&lt;/author&gt;&lt;author&gt;Clayton, Peter E&lt;/author&gt;&lt;author&gt;Savage, Martin O&lt;/author&gt;&lt;author&gt;Clark, Adrian JL&lt;/author&gt;&lt;/authors&gt;&lt;/contributors&gt;&lt;titles&gt;&lt;title&gt;Tall stature in familial glucocorticoid deficiency&lt;/title&gt;&lt;secondary-title&gt;Clinical endocrinology&lt;/secondary-title&gt;&lt;/titles&gt;&lt;periodical&gt;&lt;full-title&gt;Clin Endocrinol (Oxf)&lt;/full-title&gt;&lt;abbr-1&gt;Clinical endocrinology&lt;/abbr-1&gt;&lt;/periodical&gt;&lt;pages&gt;423-430&lt;/pages&gt;&lt;volume&gt;53&lt;/volume&gt;&lt;number&gt;4&lt;/number&gt;&lt;dates&gt;&lt;year&gt;2000&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hideMark/>
          </w:tcPr>
          <w:p w:rsidR="00F52520" w:rsidRPr="0081206A" w:rsidRDefault="00F52520" w:rsidP="00BC4341">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3</w:t>
            </w:r>
          </w:p>
        </w:tc>
        <w:tc>
          <w:tcPr>
            <w:tcW w:w="714"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866insA</w:t>
            </w:r>
          </w:p>
        </w:tc>
        <w:tc>
          <w:tcPr>
            <w:tcW w:w="768" w:type="pct"/>
            <w:shd w:val="clear" w:color="auto" w:fill="auto"/>
            <w:noWrap/>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Met290AspfsX60</w:t>
            </w:r>
          </w:p>
        </w:tc>
        <w:tc>
          <w:tcPr>
            <w:tcW w:w="383" w:type="pct"/>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529" w:type="pct"/>
            <w:shd w:val="clear" w:color="auto" w:fill="auto"/>
            <w:vAlign w:val="center"/>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vAlign w:val="center"/>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vAlign w:val="center"/>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9.7</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Elias&lt;/Author&gt;&lt;Year&gt;2000&lt;/Year&gt;&lt;RecNum&gt;459&lt;/RecNum&gt;&lt;DisplayText&gt;(35)&lt;/DisplayText&gt;&lt;record&gt;&lt;rec-number&gt;459&lt;/rec-number&gt;&lt;foreign-keys&gt;&lt;key app="EN" db-id="af2ae9fs8vf5t3edaww59vavtw0wff5p0ft2" timestamp="1578726811"&gt;459&lt;/key&gt;&lt;/foreign-keys&gt;&lt;ref-type name="Journal Article"&gt;17&lt;/ref-type&gt;&lt;contributors&gt;&lt;authors&gt;&lt;author&gt;Elias, Lucila LK&lt;/author&gt;&lt;author&gt;Huebner, Angela&lt;/author&gt;&lt;author&gt;Metherell, Louise A&lt;/author&gt;&lt;author&gt;Canas, Atilio&lt;/author&gt;&lt;author&gt;Warne, Gary L&lt;/author&gt;&lt;author&gt;Bitti, Maria L Manca&lt;/author&gt;&lt;author&gt;Cianfarani, Stefano&lt;/author&gt;&lt;author&gt;Clayton, Peter E&lt;/author&gt;&lt;author&gt;Savage, Martin O&lt;/author&gt;&lt;author&gt;Clark, Adrian JL&lt;/author&gt;&lt;/authors&gt;&lt;/contributors&gt;&lt;titles&gt;&lt;title&gt;Tall stature in familial glucocorticoid deficiency&lt;/title&gt;&lt;secondary-title&gt;Clinical endocrinology&lt;/secondary-title&gt;&lt;/titles&gt;&lt;periodical&gt;&lt;full-title&gt;Clin Endocrinol (Oxf)&lt;/full-title&gt;&lt;abbr-1&gt;Clinical endocrinology&lt;/abbr-1&gt;&lt;/periodical&gt;&lt;pages&gt;423-430&lt;/pages&gt;&lt;volume&gt;53&lt;/volume&gt;&lt;number&gt;4&lt;/number&gt;&lt;dates&gt;&lt;year&gt;2000&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w:t>
            </w:r>
            <w:r w:rsidRPr="0081206A">
              <w:rPr>
                <w:rFonts w:asciiTheme="majorBidi" w:eastAsia="Times New Roman" w:hAnsiTheme="majorBidi" w:cstheme="majorBidi"/>
                <w:noProof/>
                <w:color w:val="000000"/>
                <w:sz w:val="20"/>
                <w:szCs w:val="20"/>
              </w:rPr>
              <w:fldChar w:fldCharType="begin">
                <w:fldData xml:space="preserve">PEVuZE5vdGU+PENpdGU+PEF1dGhvcj5IaXJzY2g8L0F1dGhvcj48WWVhcj4yMDExPC9ZZWFyPjxS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5FNjUt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IaXJzY2g8L0F1dGhvcj48WWVhcj4yMDExPC9ZZWFyPjxS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5FNjUt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2)</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BC4341">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Regulatory </w:t>
            </w:r>
          </w:p>
        </w:tc>
        <w:tc>
          <w:tcPr>
            <w:tcW w:w="768"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4</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1017del44 </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Uc2lvdHJhPC9BdXRob3I+PFllYXI+MjAwNjwvWWVhcj48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Uc2lvdHJhPC9BdXRob3I+PFllYXI+MjAwNjwvWWVhcj48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Missense/nonsense</w:t>
            </w:r>
          </w:p>
        </w:tc>
        <w:tc>
          <w:tcPr>
            <w:tcW w:w="768"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5</w:t>
            </w:r>
          </w:p>
        </w:tc>
        <w:tc>
          <w:tcPr>
            <w:tcW w:w="714"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2T&gt;A</w:t>
            </w:r>
          </w:p>
        </w:tc>
        <w:tc>
          <w:tcPr>
            <w:tcW w:w="768"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Met1Lys</w:t>
            </w:r>
          </w:p>
        </w:tc>
        <w:tc>
          <w:tcPr>
            <w:tcW w:w="383" w:type="pct"/>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 -0.227</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3.0</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6&lt;/Year&gt;&lt;RecNum&gt;47&lt;/RecNum&gt;&lt;DisplayText&gt;(50)&lt;/DisplayText&gt;&lt;record&gt;&lt;rec-number&gt;47&lt;/rec-number&gt;&lt;foreign-keys&gt;&lt;key app="EN" db-id="v5wfrp20rf5x0petapvxza5tepd05d2e95tf" timestamp="1587570974"&gt;47&lt;/key&gt;&lt;/foreign-keys&gt;&lt;ref-type name="Journal Article"&gt;17&lt;/ref-type&gt;&lt;contributors&gt;&lt;authors&gt;&lt;author&gt;Metherell, L. A.&lt;/author&gt;&lt;author&gt;Chan, L. F.&lt;/author&gt;&lt;author&gt;Clark, A. J.&lt;/author&gt;&lt;/authors&gt;&lt;/contributors&gt;&lt;auth-address&gt;Centre for Endocrinology, William Harvey Research Institute, Queen Mary&amp;apos;s School of Medicine and Dentistry at Barts &amp;amp; The London, John Vane Science Centre, Charterhouse Square, London EC1M 6BQ, UK. l.a.metherell@qmul.ac.uk&lt;/auth-address&gt;&lt;titles&gt;&lt;title&gt;The genetics of ACTH resistance syndromes&lt;/title&gt;&lt;secondary-title&gt;Best Pract Res Clin Endocrinol Metab&lt;/secondary-title&gt;&lt;/titles&gt;&lt;periodical&gt;&lt;full-title&gt;Best Pract Res Clin Endocrinol Metab&lt;/full-title&gt;&lt;/periodical&gt;&lt;pages&gt;547-60&lt;/pages&gt;&lt;volume&gt;20&lt;/volume&gt;&lt;number&gt;4&lt;/number&gt;&lt;edition&gt;2006/12/13&lt;/edition&gt;&lt;keywords&gt;&lt;keyword&gt;Adrenal Insufficiency/diagnosis/drug therapy/*genetics&lt;/keyword&gt;&lt;keyword&gt;Adrenocorticotropic Hormone/*physiology&lt;/keyword&gt;&lt;keyword&gt;Drug Resistance/*genetics&lt;/keyword&gt;&lt;keyword&gt;Glucocorticoids/*deficiency&lt;/keyword&gt;&lt;keyword&gt;Hormone Replacement Therapy&lt;/keyword&gt;&lt;keyword&gt;Humans&lt;/keyword&gt;&lt;keyword&gt;Membrane Proteins/genetics&lt;/keyword&gt;&lt;keyword&gt;Mutation&lt;/keyword&gt;&lt;keyword&gt;Nerve Tissue Proteins&lt;/keyword&gt;&lt;keyword&gt;Nuclear Pore Complex Proteins/genetics&lt;/keyword&gt;&lt;keyword&gt;Receptor, Melanocortin, Type 2/genetics&lt;/keyword&gt;&lt;keyword&gt;Steroid Metabolism, Inborn Errors/diagnosis/drug therapy/*genetics&lt;/keyword&gt;&lt;keyword&gt;Syndrome&lt;/keyword&gt;&lt;/keywords&gt;&lt;dates&gt;&lt;year&gt;2006&lt;/year&gt;&lt;pub-dates&gt;&lt;date&gt;Dec&lt;/date&gt;&lt;/pub-dates&gt;&lt;/dates&gt;&lt;isbn&gt;1521-690X (Print)&amp;#xD;1521-690x&lt;/isbn&gt;&lt;accession-num&gt;17161331&lt;/accession-num&gt;&lt;urls&gt;&lt;/urls&gt;&lt;electronic-resource-num&gt;10.1016/j.beem.2006.09.002&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6</w:t>
            </w:r>
          </w:p>
        </w:tc>
        <w:tc>
          <w:tcPr>
            <w:tcW w:w="714"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8G&gt;A</w:t>
            </w:r>
          </w:p>
        </w:tc>
        <w:tc>
          <w:tcPr>
            <w:tcW w:w="768"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sp20Asn</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B</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 -1.079</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9.35</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0ODwvUmVjTnVtPjxEaXNwbGF5VGV4dD4oNTEpPC9EaXNwbGF5VGV4dD48cmVjb3JkPjxy
ZWMtbnVtYmVyPjQ4PC9yZWMtbnVtYmVyPjxmb3JlaWduLWtleXM+PGtleSBhcHA9IkVOIiBkYi1p
ZD0idjV3ZnJwMjByZjV4MHBldGFwdnh6YTV0ZXBkMDVkMmU5NXRmIiB0aW1lc3RhbXA9IjE1ODc1
NzEwNTMiPjQ4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0ODwvUmVjTnVtPjxEaXNwbGF5VGV4dD4oNTEpPC9EaXNwbGF5VGV4dD48cmVjb3JkPjxy
ZWMtbnVtYmVyPjQ4PC9yZWMtbnVtYmVyPjxmb3JlaWduLWtleXM+PGtleSBhcHA9IkVOIiBkYi1p
ZD0idjV3ZnJwMjByZjV4MHBldGFwdnh6YTV0ZXBkMDVkMmU5NXRmIiB0aW1lc3RhbXA9IjE1ODc1
NzEwNTMiPjQ4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7</w:t>
            </w:r>
          </w:p>
        </w:tc>
        <w:tc>
          <w:tcPr>
            <w:tcW w:w="714" w:type="pct"/>
            <w:shd w:val="clear" w:color="auto" w:fill="auto"/>
            <w:noWrap/>
            <w:hideMark/>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1T&gt;C</w:t>
            </w:r>
          </w:p>
        </w:tc>
        <w:tc>
          <w:tcPr>
            <w:tcW w:w="768" w:type="pct"/>
            <w:shd w:val="clear" w:color="auto" w:fill="auto"/>
            <w:noWrap/>
            <w:hideMark/>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Cys21Arg</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958</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1</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Hiroi&lt;/Author&gt;&lt;Year&gt;1998&lt;/Year&gt;&lt;RecNum&gt;450&lt;/RecNum&gt;&lt;DisplayText&gt;(31)&lt;/DisplayText&gt;&lt;record&gt;&lt;rec-number&gt;450&lt;/rec-number&gt;&lt;foreign-keys&gt;&lt;key app="EN" db-id="af2ae9fs8vf5t3edaww59vavtw0wff5p0ft2" timestamp="1577777392"&gt;450&lt;/key&gt;&lt;/foreign-keys&gt;&lt;ref-type name="Journal Article"&gt;17&lt;/ref-type&gt;&lt;contributors&gt;&lt;authors&gt;&lt;author&gt;Hiroi, N&lt;/author&gt;&lt;author&gt;Yakushiji, F&lt;/author&gt;&lt;author&gt;Shimojo, M&lt;/author&gt;&lt;author&gt;Watanabe, S&lt;/author&gt;&lt;author&gt;Sugano, S&lt;/author&gt;&lt;author&gt;Yamaguchi, N&lt;/author&gt;&lt;author&gt;Miyachi, Y&lt;/author&gt;&lt;/authors&gt;&lt;/contributors&gt;&lt;titles&gt;&lt;title&gt;Human ACTH hypersensitivity syndrome associated with abnormalities of the ACTH receptor gene&lt;/title&gt;&lt;secondary-title&gt;Clinical endocrinology&lt;/secondary-title&gt;&lt;/titles&gt;&lt;periodical&gt;&lt;full-title&gt;Clin Endocrinol (Oxf)&lt;/full-title&gt;&lt;abbr-1&gt;Clinical endocrinology&lt;/abbr-1&gt;&lt;/periodical&gt;&lt;pages&gt;129-134&lt;/pages&gt;&lt;volume&gt;48&lt;/volume&gt;&lt;number&gt;2&lt;/number&gt;&lt;dates&gt;&lt;year&gt;1998&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8</w:t>
            </w:r>
          </w:p>
        </w:tc>
        <w:tc>
          <w:tcPr>
            <w:tcW w:w="714" w:type="pct"/>
            <w:shd w:val="clear" w:color="auto" w:fill="auto"/>
            <w:noWrap/>
            <w:hideMark/>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2G&gt;A</w:t>
            </w:r>
          </w:p>
        </w:tc>
        <w:tc>
          <w:tcPr>
            <w:tcW w:w="768" w:type="pct"/>
            <w:shd w:val="clear" w:color="auto" w:fill="auto"/>
            <w:noWrap/>
            <w:hideMark/>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Cys21Tyr</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26</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4</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atsuura&lt;/Author&gt;&lt;Year&gt;2006&lt;/Year&gt;&lt;RecNum&gt;445&lt;/RecNum&gt;&lt;DisplayText&gt;(26)&lt;/DisplayText&gt;&lt;record&gt;&lt;rec-number&gt;445&lt;/rec-number&gt;&lt;foreign-keys&gt;&lt;key app="EN" db-id="af2ae9fs8vf5t3edaww59vavtw0wff5p0ft2" timestamp="1577774602"&gt;445&lt;/key&gt;&lt;/foreign-keys&gt;&lt;ref-type name="Journal Article"&gt;17&lt;/ref-type&gt;&lt;contributors&gt;&lt;authors&gt;&lt;author&gt;Matsuura, Hiroki&lt;/author&gt;&lt;author&gt;Shiohara, Masaaki&lt;/author&gt;&lt;author&gt;Yamano, Mizuki&lt;/author&gt;&lt;author&gt;Kurata, Kenji&lt;/author&gt;&lt;author&gt;Arai, Fumi&lt;/author&gt;&lt;author&gt;Koike, Kenichi&lt;/author&gt;&lt;/authors&gt;&lt;/contributors&gt;&lt;titles&gt;&lt;title&gt;Novel compound heterozygous mutation of the MC2R gene in a patient with familial glucocorticoid deficiency&lt;/title&gt;&lt;secondary-title&gt;Journal of Pediatric Endocrinology and Metabolism&lt;/secondary-title&gt;&lt;/titles&gt;&lt;periodical&gt;&lt;full-title&gt;Journal of Pediatric Endocrinology and Metabolism&lt;/full-title&gt;&lt;/periodical&gt;&lt;pages&gt;1167-1170&lt;/pages&gt;&lt;volume&gt;19&lt;/volume&gt;&lt;number&gt;9&lt;/number&gt;&lt;dates&gt;&lt;year&gt;2006&lt;/year&gt;&lt;/dates&gt;&lt;isbn&gt;2191-0251&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6)</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9</w:t>
            </w:r>
          </w:p>
        </w:tc>
        <w:tc>
          <w:tcPr>
            <w:tcW w:w="714" w:type="pct"/>
            <w:shd w:val="clear" w:color="auto" w:fill="auto"/>
            <w:noWrap/>
            <w:hideMark/>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80C&gt;G              </w:t>
            </w:r>
          </w:p>
        </w:tc>
        <w:tc>
          <w:tcPr>
            <w:tcW w:w="768" w:type="pct"/>
            <w:shd w:val="clear" w:color="auto" w:fill="auto"/>
            <w:noWrap/>
            <w:hideMark/>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Pro27Tyr </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DC </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4.661</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1</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an&lt;/Author&gt;&lt;Year&gt;2015&lt;/Year&gt;&lt;RecNum&gt;5&lt;/RecNum&gt;&lt;DisplayText&gt;(1)&lt;/DisplayText&gt;&lt;record&gt;&lt;rec-number&gt;5&lt;/rec-number&gt;&lt;foreign-keys&gt;&lt;key app="EN" db-id="af2ae9fs8vf5t3edaww59vavtw0wff5p0ft2" timestamp="1577272796"&gt;5&lt;/key&gt;&lt;/foreign-keys&gt;&lt;ref-type name="Journal Article"&gt;17&lt;/ref-type&gt;&lt;contributors&gt;&lt;authors&gt;&lt;author&gt;Chan, L. F.&lt;/author&gt;&lt;author&gt;Campbell, D. C.&lt;/author&gt;&lt;author&gt;Novoselova, T. V.&lt;/author&gt;&lt;author&gt;Clark, A. J.&lt;/author&gt;&lt;author&gt;Metherell, L. A.&lt;/author&gt;&lt;/authors&gt;&lt;/contributors&gt;&lt;auth-address&gt;Centre for Endocrinology, William Harvey Research Institute, Barts and The London School of Medicine and Dentistry, Queen Mary University of London , London , UK.&lt;/auth-address&gt;&lt;titles&gt;&lt;title&gt;Whole-Exome Sequencing in the Differential Diagnosis of Primary Adrenal Insufficiency in Children&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113&lt;/pages&gt;&lt;volume&gt;6&lt;/volume&gt;&lt;edition&gt;2015/08/25&lt;/edition&gt;&lt;keywords&gt;&lt;keyword&gt;Fgd&lt;/keyword&gt;&lt;keyword&gt;adrenal insufficiency&lt;/keyword&gt;&lt;keyword&gt;genetics&lt;/keyword&gt;&lt;keyword&gt;whole-exome sequencing&lt;/keyword&gt;&lt;/keywords&gt;&lt;dates&gt;&lt;year&gt;2015&lt;/year&gt;&lt;/dates&gt;&lt;isbn&gt;1664-2392 (Print)&amp;#xD;1664-2392&lt;/isbn&gt;&lt;accession-num&gt;26300845&lt;/accession-num&gt;&lt;urls&gt;&lt;/urls&gt;&lt;custom2&gt;PMC4525066&lt;/custom2&gt;&lt;electronic-resource-num&gt;10.3389/fendo.2015.00113&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0</w:t>
            </w:r>
          </w:p>
        </w:tc>
        <w:tc>
          <w:tcPr>
            <w:tcW w:w="714"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28T&gt;G</w:t>
            </w:r>
          </w:p>
        </w:tc>
        <w:tc>
          <w:tcPr>
            <w:tcW w:w="768"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Leu43Arg</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1</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DC </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4.663</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tl/>
              </w:rPr>
            </w:pPr>
            <w:r w:rsidRPr="0081206A">
              <w:rPr>
                <w:rFonts w:asciiTheme="majorBidi" w:eastAsia="Times New Roman" w:hAnsiTheme="majorBidi" w:cstheme="majorBidi"/>
                <w:color w:val="000000"/>
                <w:sz w:val="20"/>
                <w:szCs w:val="20"/>
              </w:rPr>
              <w:t>24.7</w:t>
            </w:r>
          </w:p>
        </w:tc>
        <w:tc>
          <w:tcPr>
            <w:tcW w:w="386" w:type="pct"/>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06437D">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t>This study</w:t>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1</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32C&gt;G</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Ile44Met </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1</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B</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0.088</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76</w:t>
            </w:r>
          </w:p>
        </w:tc>
        <w:tc>
          <w:tcPr>
            <w:tcW w:w="386" w:type="pct"/>
          </w:tcPr>
          <w:p w:rsidR="00F52520" w:rsidRPr="0081206A" w:rsidRDefault="00F52520" w:rsidP="00F5252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2)</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Weber&lt;/Author&gt;&lt;Year&gt;1994&lt;/Year&gt;&lt;RecNum&gt;4&lt;/RecNum&gt;&lt;DisplayText&gt;(37)&lt;/DisplayText&gt;&lt;record&gt;&lt;rec-number&gt;4&lt;/rec-number&gt;&lt;foreign-keys&gt;&lt;key app="EN" db-id="29tp052dtsadtrefwau5eep1xwwfdfz2wfrt" timestamp="1587365415"&gt;4&lt;/key&gt;&lt;/foreign-keys&gt;&lt;ref-type name="Journal Article"&gt;17&lt;/ref-type&gt;&lt;contributors&gt;&lt;authors&gt;&lt;author&gt;Weber, Angela&lt;/author&gt;&lt;author&gt;JL Clark, Adrian&lt;/author&gt;&lt;/authors&gt;&lt;/contributors&gt;&lt;titles&gt;&lt;title&gt;Mutations of the ACTH receptor gene are only one cause of familial glucocorticoid deficiency&lt;/title&gt;&lt;secondary-title&gt;Human Molecular Genetics&lt;/secondary-title&gt;&lt;/titles&gt;&lt;periodical&gt;&lt;full-title&gt;Human Molecular Genetics&lt;/full-title&gt;&lt;/periodical&gt;&lt;pages&gt;585-588&lt;/pages&gt;&lt;volume&gt;3&lt;/volume&gt;&lt;number&gt;4&lt;/number&gt;&lt;dates&gt;&lt;year&gt;1994&lt;/year&gt;&lt;/dates&gt;&lt;isbn&gt;1460-2083&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7)</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2</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45G&gt;A</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Val49Met</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1</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2.305</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3</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azur&lt;/Author&gt;&lt;Year&gt;2008&lt;/Year&gt;&lt;RecNum&gt;66&lt;/RecNum&gt;&lt;DisplayText&gt;(17)&lt;/DisplayText&gt;&lt;record&gt;&lt;rec-number&gt;66&lt;/rec-number&gt;&lt;foreign-keys&gt;&lt;key app="EN" db-id="af2ae9fs8vf5t3edaww59vavtw0wff5p0ft2" timestamp="1577272827"&gt;66&lt;/key&gt;&lt;/foreign-keys&gt;&lt;ref-type name="Journal Article"&gt;17&lt;/ref-type&gt;&lt;contributors&gt;&lt;authors&gt;&lt;author&gt;Mazur, A.&lt;/author&gt;&lt;author&gt;Koehler, K.&lt;/author&gt;&lt;author&gt;Schuelke, M.&lt;/author&gt;&lt;author&gt;Skunde, M.&lt;/author&gt;&lt;author&gt;Ostanski, M.&lt;/author&gt;&lt;author&gt;Huebner, A.&lt;/author&gt;&lt;/authors&gt;&lt;/contributors&gt;&lt;auth-address&gt;Institute of Physiotherapy, University of Rzeszow, Poland.&lt;/auth-address&gt;&lt;titles&gt;&lt;title&gt;Familial glucocorticoid deficiency type 1 due to a novel compound heterozygous MC2R mutation&lt;/title&gt;&lt;secondary-title&gt;Horm Res&lt;/secondary-title&gt;&lt;alt-title&gt;Hormone research&lt;/alt-title&gt;&lt;/titles&gt;&lt;periodical&gt;&lt;full-title&gt;Horm Res&lt;/full-title&gt;&lt;abbr-1&gt;Hormone research&lt;/abbr-1&gt;&lt;/periodical&gt;&lt;alt-periodical&gt;&lt;full-title&gt;Horm Res&lt;/full-title&gt;&lt;abbr-1&gt;Hormone research&lt;/abbr-1&gt;&lt;/alt-periodical&gt;&lt;pages&gt;363-8&lt;/pages&gt;&lt;volume&gt;69&lt;/volume&gt;&lt;number&gt;6&lt;/number&gt;&lt;edition&gt;2008/05/28&lt;/edition&gt;&lt;keywords&gt;&lt;keyword&gt;Adrenocorticotropic Hormone/blood&lt;/keyword&gt;&lt;keyword&gt;Amino Acid Sequence&lt;/keyword&gt;&lt;keyword&gt;Female&lt;/keyword&gt;&lt;keyword&gt;Frameshift Mutation&lt;/keyword&gt;&lt;keyword&gt;Glucocorticoids/*deficiency&lt;/keyword&gt;&lt;keyword&gt;Heterozygote&lt;/keyword&gt;&lt;keyword&gt;Humans&lt;/keyword&gt;&lt;keyword&gt;Hydrocortisone/therapeutic use&lt;/keyword&gt;&lt;keyword&gt;Infant&lt;/keyword&gt;&lt;keyword&gt;Male&lt;/keyword&gt;&lt;keyword&gt;Molecular Sequence Data&lt;/keyword&gt;&lt;keyword&gt;Receptor, Melanocortin, Type 2/*genetics&lt;/keyword&gt;&lt;keyword&gt;Sequence Homology, Amino Acid&lt;/keyword&gt;&lt;keyword&gt;Steroid Metabolism, Inborn Errors/drug therapy/*genetics&lt;/keyword&gt;&lt;keyword&gt;Thyrotropin/blood&lt;/keyword&gt;&lt;/keywords&gt;&lt;dates&gt;&lt;year&gt;2008&lt;/year&gt;&lt;/dates&gt;&lt;isbn&gt;0301-0163&lt;/isbn&gt;&lt;accession-num&gt;18504396&lt;/accession-num&gt;&lt;urls&gt;&lt;/urls&gt;&lt;electronic-resource-num&gt;10.1159/000117393&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7)</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69"/>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3</w:t>
            </w:r>
          </w:p>
        </w:tc>
        <w:tc>
          <w:tcPr>
            <w:tcW w:w="714"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64T&gt;C</w:t>
            </w:r>
          </w:p>
        </w:tc>
        <w:tc>
          <w:tcPr>
            <w:tcW w:w="768"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Leu55Pro</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485</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5</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0OTwvUmVjTnVtPjxEaXNwbGF5VGV4dD4oNTEpPC9EaXNwbGF5VGV4dD48cmVjb3JkPjxy
ZWMtbnVtYmVyPjQ5PC9yZWMtbnVtYmVyPjxmb3JlaWduLWtleXM+PGtleSBhcHA9IkVOIiBkYi1p
ZD0idjV3ZnJwMjByZjV4MHBldGFwdnh6YTV0ZXBkMDVkMmU5NXRmIiB0aW1lc3RhbXA9IjE1ODc1
NzE2NTkiPjQ5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0OTwvUmVjTnVtPjxEaXNwbGF5VGV4dD4oNTEpPC9EaXNwbGF5VGV4dD48cmVjb3JkPjxy
ZWMtbnVtYmVyPjQ5PC9yZWMtbnVtYmVyPjxmb3JlaWduLWtleXM+PGtleSBhcHA9IkVOIiBkYi1p
ZD0idjV3ZnJwMjByZjV4MHBldGFwdnh6YTV0ZXBkMDVkMmU5NXRmIiB0aW1lc3RhbXA9IjE1ODc1
NzE2NTkiPjQ5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221G&gt;T</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Ser74Ile</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6</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2</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536</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6.6</w:t>
            </w:r>
          </w:p>
        </w:tc>
        <w:tc>
          <w:tcPr>
            <w:tcW w:w="386" w:type="pct"/>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aHVuZzwvQXV0aG9yPjxZZWFyPjIwMDg8L1llYXI+PFJl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MzE4LTIzPC9wYWdlcz48dm9sdW1lPjg3PC92b2x1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</w:fldData>
              </w:fldChar>
            </w:r>
            <w:r w:rsidR="00BA5D00" w:rsidRPr="0081206A">
              <w:rPr>
                <w:rFonts w:asciiTheme="majorBidi" w:eastAsia="Times New Roman" w:hAnsiTheme="majorBidi" w:cstheme="majorBidi"/>
                <w:noProof/>
                <w:color w:val="000000"/>
                <w:sz w:val="20"/>
                <w:szCs w:val="20"/>
              </w:rPr>
              <w:instrText xml:space="preserve"> ADDIN EN.CITE </w:instrText>
            </w:r>
            <w:r w:rsidR="00BA5D00" w:rsidRPr="0081206A">
              <w:rPr>
                <w:rFonts w:asciiTheme="majorBidi" w:eastAsia="Times New Roman" w:hAnsiTheme="majorBidi" w:cstheme="majorBidi"/>
                <w:noProof/>
                <w:color w:val="000000"/>
                <w:sz w:val="20"/>
                <w:szCs w:val="20"/>
              </w:rPr>
              <w:fldChar w:fldCharType="begin">
                <w:fldData xml:space="preserve">PEVuZE5vdGU+PENpdGU+PEF1dGhvcj5DaHVuZzwvQXV0aG9yPjxZZWFyPjIwMDg8L1llYXI+PFJl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MzE4LTIzPC9wYWdlcz48dm9sdW1lPjg3PC92b2x1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</w:fldData>
              </w:fldChar>
            </w:r>
            <w:r w:rsidR="00BA5D00" w:rsidRPr="0081206A">
              <w:rPr>
                <w:rFonts w:asciiTheme="majorBidi" w:eastAsia="Times New Roman" w:hAnsiTheme="majorBidi" w:cstheme="majorBidi"/>
                <w:noProof/>
                <w:color w:val="000000"/>
                <w:sz w:val="20"/>
                <w:szCs w:val="20"/>
              </w:rPr>
              <w:instrText xml:space="preserve"> ADDIN EN.CITE.DATA </w:instrText>
            </w:r>
            <w:r w:rsidR="00BA5D00" w:rsidRPr="0081206A">
              <w:rPr>
                <w:rFonts w:asciiTheme="majorBidi" w:eastAsia="Times New Roman" w:hAnsiTheme="majorBidi" w:cstheme="majorBidi"/>
                <w:noProof/>
                <w:color w:val="000000"/>
                <w:sz w:val="20"/>
                <w:szCs w:val="20"/>
              </w:rPr>
            </w:r>
            <w:r w:rsidR="00BA5D00"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2, 53)</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Weber&lt;/Author&gt;&lt;Year&gt;1997&lt;/Year&gt;&lt;RecNum&gt;1&lt;/RecNum&gt;&lt;DisplayText&gt;(34)&lt;/DisplayText&gt;&lt;record&gt;&lt;rec-number&gt;1&lt;/rec-number&gt;&lt;foreign-keys&gt;&lt;key app="EN" db-id="29tp052dtsadtrefwau5eep1xwwfdfz2wfrt" timestamp="1587362094"&gt;1&lt;/key&gt;&lt;/foreign-keys&gt;&lt;ref-type name="Journal Article"&gt;17&lt;/ref-type&gt;&lt;contributors&gt;&lt;authors&gt;&lt;author&gt;Weber, A&lt;/author&gt;&lt;author&gt;Clark, AJL&lt;/author&gt;&lt;author&gt;Perry, LA&lt;/author&gt;&lt;author&gt;Honour, JW&lt;/author&gt;&lt;author&gt;Savage, MO&lt;/author&gt;&lt;/authors&gt;&lt;/contributors&gt;&lt;titles&gt;&lt;title&gt;Diminished adrenal androgen secretion in familial glucocorticoid deficiency implicates a significant role for ACTH in the induction of adrenarche&lt;/title&gt;&lt;secondary-title&gt;Clinical endocrinology&lt;/secondary-title&gt;&lt;/titles&gt;&lt;periodical&gt;&lt;full-title&gt;Clinical endocrinology&lt;/full-title&gt;&lt;/periodical&gt;&lt;pages&gt;431-437&lt;/pages&gt;&lt;volume&gt;46&lt;/volume&gt;&lt;number&gt;4&lt;/number&gt;&lt;dates&gt;&lt;year&gt;1997&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4)</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Elias&lt;/Author&gt;&lt;Year&gt;2000&lt;/Year&gt;&lt;RecNum&gt;459&lt;/RecNum&gt;&lt;DisplayText&gt;(35)&lt;/DisplayText&gt;&lt;record&gt;&lt;rec-number&gt;459&lt;/rec-number&gt;&lt;foreign-keys&gt;&lt;key app="EN" db-id="af2ae9fs8vf5t3edaww59vavtw0wff5p0ft2" timestamp="1578726811"&gt;459&lt;/key&gt;&lt;/foreign-keys&gt;&lt;ref-type name="Journal Article"&gt;17&lt;/ref-type&gt;&lt;contributors&gt;&lt;authors&gt;&lt;author&gt;Elias, Lucila LK&lt;/author&gt;&lt;author&gt;Huebner, Angela&lt;/author&gt;&lt;author&gt;Metherell, Louise A&lt;/author&gt;&lt;author&gt;Canas, Atilio&lt;/author&gt;&lt;author&gt;Warne, Gary L&lt;/author&gt;&lt;author&gt;Bitti, Maria L Manca&lt;/author&gt;&lt;author&gt;Cianfarani, Stefano&lt;/author&gt;&lt;author&gt;Clayton, Peter E&lt;/author&gt;&lt;author&gt;Savage, Martin O&lt;/author&gt;&lt;author&gt;Clark, Adrian JL&lt;/author&gt;&lt;/authors&gt;&lt;/contributors&gt;&lt;titles&gt;&lt;title&gt;Tall stature in familial glucocorticoid deficiency&lt;/title&gt;&lt;secondary-title&gt;Clinical endocrinology&lt;/secondary-title&gt;&lt;/titles&gt;&lt;periodical&gt;&lt;full-title&gt;Clin Endocrinol (Oxf)&lt;/full-title&gt;&lt;abbr-1&gt;Clinical endocrinology&lt;/abbr-1&gt;&lt;/periodical&gt;&lt;pages&gt;423-430&lt;/pages&gt;&lt;volume&gt;53&lt;/volume&gt;&lt;number&gt;4&lt;/number&gt;&lt;dates&gt;&lt;year&gt;2000&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Selva&lt;/Author&gt;&lt;Year&gt;2004&lt;/Year&gt;&lt;RecNum&gt;3&lt;/RecNum&gt;&lt;DisplayText&gt;(36)&lt;/DisplayText&gt;&lt;record&gt;&lt;rec-number&gt;3&lt;/rec-number&gt;&lt;foreign-keys&gt;&lt;key app="EN" db-id="29tp052dtsadtrefwau5eep1xwwfdfz2wfrt" timestamp="1587364384"&gt;3&lt;/key&gt;&lt;/foreign-keys&gt;&lt;ref-type name="Journal Article"&gt;17&lt;/ref-type&gt;&lt;contributors&gt;&lt;authors&gt;&lt;author&gt;Selva, K. A.&lt;/author&gt;&lt;author&gt;LaFranchi, S. H.&lt;/author&gt;&lt;author&gt;Boston, B.&lt;/author&gt;&lt;/authors&gt;&lt;/contributors&gt;&lt;auth-address&gt;Department of Pediatrics, Division of Pediatric Endocrinology, Oregon Health &amp;amp; Sciences University, Portland, OR, USA. KSelva@LHS.ORG&lt;/auth-address&gt;&lt;titles&gt;&lt;title&gt;A novel presentation of familial glucocorticoid deficiency (FGD) and current literature review&lt;/title&gt;&lt;secondary-title&gt;J Pediatr Endocrinol Metab&lt;/secondary-title&gt;&lt;/titles&gt;&lt;periodical&gt;&lt;full-title&gt;J Pediatr Endocrinol Metab&lt;/full-title&gt;&lt;/periodical&gt;&lt;pages&gt;85-92&lt;/pages&gt;&lt;volume&gt;17&lt;/volume&gt;&lt;number&gt;1&lt;/number&gt;&lt;edition&gt;2004/02/13&lt;/edition&gt;&lt;keywords&gt;&lt;keyword&gt;Adolescent&lt;/keyword&gt;&lt;keyword&gt;Adrenal Insufficiency/*genetics&lt;/keyword&gt;&lt;keyword&gt;Adrenocorticotropic Hormone/*pharmacology&lt;/keyword&gt;&lt;keyword&gt;Age of Onset&lt;/keyword&gt;&lt;keyword&gt;Body Height&lt;/keyword&gt;&lt;keyword&gt;Female&lt;/keyword&gt;&lt;keyword&gt;Glucocorticoids/*deficiency/genetics&lt;/keyword&gt;&lt;keyword&gt;Humans&lt;/keyword&gt;&lt;keyword&gt;Metabolic Diseases/genetics&lt;/keyword&gt;&lt;keyword&gt;Phenotype&lt;/keyword&gt;&lt;keyword&gt;Receptors, Corticotropin&lt;/keyword&gt;&lt;/keywords&gt;&lt;dates&gt;&lt;year&gt;2004&lt;/year&gt;&lt;pub-dates&gt;&lt;date&gt;Jan&lt;/date&gt;&lt;/pub-dates&gt;&lt;/dates&gt;&lt;isbn&gt;0334-018X (Print)&amp;#xD;0334-018x&lt;/isbn&gt;&lt;accession-num&gt;14960026&lt;/accession-num&gt;&lt;urls&gt;&lt;/urls&gt;&lt;electronic-resource-num&gt;10.1515/jpem.2004.17.1.85&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6)</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Weber&lt;/Author&gt;&lt;Year&gt;1994&lt;/Year&gt;&lt;RecNum&gt;4&lt;/RecNum&gt;&lt;DisplayText&gt;(37)&lt;/DisplayText&gt;&lt;record&gt;&lt;rec-number&gt;4&lt;/rec-number&gt;&lt;foreign-keys&gt;&lt;key app="EN" db-id="29tp052dtsadtrefwau5eep1xwwfdfz2wfrt" timestamp="1587365415"&gt;4&lt;/key&gt;&lt;/foreign-keys&gt;&lt;ref-type name="Journal Article"&gt;17&lt;/ref-type&gt;&lt;contributors&gt;&lt;authors&gt;&lt;author&gt;Weber, Angela&lt;/author&gt;&lt;author&gt;JL Clark, Adrian&lt;/author&gt;&lt;/authors&gt;&lt;/contributors&gt;&lt;titles&gt;&lt;title&gt;Mutations of the ACTH receptor gene are only one cause of familial glucocorticoid deficiency&lt;/title&gt;&lt;secondary-title&gt;Human Molecular Genetics&lt;/secondary-title&gt;&lt;/titles&gt;&lt;periodical&gt;&lt;full-title&gt;Human Molecular Genetics&lt;/full-title&gt;&lt;/periodical&gt;&lt;pages&gt;585-588&lt;/pages&gt;&lt;volume&gt;3&lt;/volume&gt;&lt;number&gt;4&lt;/number&gt;&lt;dates&gt;&lt;year&gt;1994&lt;/year&gt;&lt;/dates&gt;&lt;isbn&gt;1460-2083&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7)</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MaW48L0F1dGhvcj48WWVhcj4yMDA3PC9ZZWFyPjxSZWNO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Tsai&lt;/Author&gt;&lt;Year&gt;2016&lt;/Year&gt;&lt;RecNum&gt;30&lt;/RecNum&gt;&lt;DisplayText&gt;(7)&lt;/DisplayText&gt;&lt;record&gt;&lt;rec-number&gt;30&lt;/rec-number&gt;&lt;foreign-keys&gt;&lt;key app="EN" db-id="af2ae9fs8vf5t3edaww59vavtw0wff5p0ft2" timestamp="1577272827"&gt;30&lt;/key&gt;&lt;/foreign-keys&gt;&lt;ref-type name="Journal Article"&gt;17&lt;/ref-type&gt;&lt;contributors&gt;&lt;authors&gt;&lt;author&gt;Tsai, S. L.&lt;/author&gt;&lt;author&gt;Green, J.&lt;/author&gt;&lt;author&gt;Metherell, L. A.&lt;/author&gt;&lt;author&gt;Curtis, F.&lt;/author&gt;&lt;author&gt;Fernandez, B.&lt;/author&gt;&lt;author&gt;Healey, A.&lt;/author&gt;&lt;author&gt;Curtis, J.&lt;/author&gt;&lt;/authors&gt;&lt;/contributors&gt;&lt;auth-address&gt;Discipline of Pediatrics (Division of Endocrinology), Memorial University of Newfoundland, St. John&amp;apos;s, Nfld., Canada.&lt;/auth-address&gt;&lt;titles&gt;&lt;title&gt;Primary Adrenocortical Insufficiency Case Series: Genetic Etiologies More Common than Expected&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35-42&lt;/pages&gt;&lt;volume&gt;85&lt;/volume&gt;&lt;number&gt;1&lt;/number&gt;&lt;edition&gt;2015/12/10&lt;/edition&gt;&lt;keywords&gt;&lt;keyword&gt;Addison Disease/*genetics&lt;/keyword&gt;&lt;keyword&gt;Adolescent&lt;/keyword&gt;&lt;keyword&gt;Child&lt;/keyword&gt;&lt;keyword&gt;Child, Preschool&lt;/keyword&gt;&lt;keyword&gt;Female&lt;/keyword&gt;&lt;keyword&gt;*Homozygote&lt;/keyword&gt;&lt;keyword&gt;Humans&lt;/keyword&gt;&lt;keyword&gt;Male&lt;/keyword&gt;&lt;keyword&gt;*Mutation&lt;/keyword&gt;&lt;keyword&gt;Phosphoproteins/*genetics&lt;/keyword&gt;&lt;keyword&gt;Receptor, Melanocortin, Type 2/*genetics&lt;/keyword&gt;&lt;keyword&gt;Transcription Factors/*genetics&lt;/keyword&gt;&lt;/keywords&gt;&lt;dates&gt;&lt;year&gt;2016&lt;/year&gt;&lt;/dates&gt;&lt;isbn&gt;1663-2818&lt;/isbn&gt;&lt;accession-num&gt;26650942&lt;/accession-num&gt;&lt;urls&gt;&lt;/urls&gt;&lt;electronic-resource-num&gt;10.1159/000441843&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7)</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XdTwvQXV0aG9yPjxZZWFyPjE5OTg8L1llYXI+PFJlY051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wgR2VuZXQgTWV0YWI8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XdTwvQXV0aG9yPjxZZWFyPjE5OTg8L1llYXI+PFJlY051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wgR2VuZXQgTWV0YWI8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8)</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w:t>
            </w:r>
          </w:p>
        </w:tc>
        <w:tc>
          <w:tcPr>
            <w:tcW w:w="714"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251T&gt;A</w:t>
            </w:r>
          </w:p>
        </w:tc>
        <w:tc>
          <w:tcPr>
            <w:tcW w:w="768" w:type="pct"/>
            <w:shd w:val="clear" w:color="auto" w:fill="auto"/>
            <w:noWrap/>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Ile84Asn</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2</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554</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9</w:t>
            </w:r>
          </w:p>
        </w:tc>
        <w:tc>
          <w:tcPr>
            <w:tcW w:w="386" w:type="pct"/>
          </w:tcPr>
          <w:p w:rsidR="00F52520" w:rsidRPr="0081206A" w:rsidRDefault="00F52520" w:rsidP="00904DAD">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904DAD">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t>This study</w:t>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6</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07G&gt;A</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sp103Asn</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4.741</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6.1</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Elias&lt;/Author&gt;&lt;Year&gt;2000&lt;/Year&gt;&lt;RecNum&gt;459&lt;/RecNum&gt;&lt;DisplayText&gt;(35)&lt;/DisplayText&gt;&lt;record&gt;&lt;rec-number&gt;459&lt;/rec-number&gt;&lt;foreign-keys&gt;&lt;key app="EN" db-id="af2ae9fs8vf5t3edaww59vavtw0wff5p0ft2" timestamp="1578726811"&gt;459&lt;/key&gt;&lt;/foreign-keys&gt;&lt;ref-type name="Journal Article"&gt;17&lt;/ref-type&gt;&lt;contributors&gt;&lt;authors&gt;&lt;author&gt;Elias, Lucila LK&lt;/author&gt;&lt;author&gt;Huebner, Angela&lt;/author&gt;&lt;author&gt;Metherell, Louise A&lt;/author&gt;&lt;author&gt;Canas, Atilio&lt;/author&gt;&lt;author&gt;Warne, Gary L&lt;/author&gt;&lt;author&gt;Bitti, Maria L Manca&lt;/author&gt;&lt;author&gt;Cianfarani, Stefano&lt;/author&gt;&lt;author&gt;Clayton, Peter E&lt;/author&gt;&lt;author&gt;Savage, Martin O&lt;/author&gt;&lt;author&gt;Clark, Adrian JL&lt;/author&gt;&lt;/authors&gt;&lt;/contributors&gt;&lt;titles&gt;&lt;title&gt;Tall stature in familial glucocorticoid deficiency&lt;/title&gt;&lt;secondary-title&gt;Clinical endocrinology&lt;/secondary-title&gt;&lt;/titles&gt;&lt;periodical&gt;&lt;full-title&gt;Clin Endocrinol (Oxf)&lt;/full-title&gt;&lt;abbr-1&gt;Clinical endocrinology&lt;/abbr-1&gt;&lt;/periodical&gt;&lt;pages&gt;423-430&lt;/pages&gt;&lt;volume&gt;53&lt;/volume&gt;&lt;number&gt;4&lt;/number&gt;&lt;dates&gt;&lt;year&gt;2000&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Ishii&lt;/Author&gt;&lt;Year&gt;2000&lt;/Year&gt;&lt;RecNum&gt;248&lt;/RecNum&gt;&lt;DisplayText&gt;(8)&lt;/DisplayText&gt;&lt;record&gt;&lt;rec-number&gt;248&lt;/rec-number&gt;&lt;foreign-keys&gt;&lt;key app="EN" db-id="af2ae9fs8vf5t3edaww59vavtw0wff5p0ft2" timestamp="1577273373"&gt;248&lt;/key&gt;&lt;/foreign-keys&gt;&lt;ref-type name="Journal Article"&gt;17&lt;/ref-type&gt;&lt;contributors&gt;&lt;authors&gt;&lt;author&gt;Ishii, T.&lt;/author&gt;&lt;author&gt;Ogata, T.&lt;/author&gt;&lt;author&gt;Sasaki, G.&lt;/author&gt;&lt;author&gt;Sato, S.&lt;/author&gt;&lt;author&gt;Kinoshita, E. I.&lt;/author&gt;&lt;author&gt;Matsuo, N.&lt;/author&gt;&lt;/authors&gt;&lt;/contributors&gt;&lt;auth-address&gt;Department of Paediatrics, Keio University School of Medicine, Tokyo, Japan. tomishii@mac.com&lt;/auth-address&gt;&lt;titles&gt;&lt;title&gt;Novel mutations of the ACTH receptor gene in a female adult patient with adrenal unresponsiveness to ACTH&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389-92&lt;/pages&gt;&lt;volume&gt;53&lt;/volume&gt;&lt;number&gt;3&lt;/number&gt;&lt;edition&gt;2000/09/06&lt;/edition&gt;&lt;keywords&gt;&lt;keyword&gt;Adrenal Gland Diseases/*genetics/physiopathology&lt;/keyword&gt;&lt;keyword&gt;Adrenal Glands/physiopathology&lt;/keyword&gt;&lt;keyword&gt;Adrenocorticotropic Hormone&lt;/keyword&gt;&lt;keyword&gt;Adult&lt;/keyword&gt;&lt;keyword&gt;DNA Mutational Analysis&lt;/keyword&gt;&lt;keyword&gt;Female&lt;/keyword&gt;&lt;keyword&gt;Hair&lt;/keyword&gt;&lt;keyword&gt;Heterozygote&lt;/keyword&gt;&lt;keyword&gt;Humans&lt;/keyword&gt;&lt;keyword&gt;Mutation&lt;/keyword&gt;&lt;keyword&gt;Receptors, Corticotropin/*genetics&lt;/keyword&gt;&lt;keyword&gt;Sex Characteristics&lt;/keyword&gt;&lt;/keywords&gt;&lt;dates&gt;&lt;year&gt;2000&lt;/year&gt;&lt;pub-dates&gt;&lt;date&gt;Sep&lt;/date&gt;&lt;/pub-dates&gt;&lt;/dates&gt;&lt;isbn&gt;0300-0664 (Print)&amp;#xD;0300-0664&lt;/isbn&gt;&lt;accession-num&gt;10971458&lt;/accession-num&gt;&lt;urls&gt;&lt;/urls&gt;&lt;electronic-resource-num&gt;10.1046/j.1365-2265.2000.01040.x&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8)</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LaW08L0F1dGhvcj48WWVhcj4yMDA5PC9ZZWFyPjxSZWNO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k3OS04MTwvcGFnZXM+PHZv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LaW08L0F1dGhvcj48WWVhcj4yMDA5PC9ZZWFyPjxSZWNO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k3OS04MTwvcGFnZXM+PHZv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6)</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BbWFubzwvQXV0aG9yPjxZZWFyPjIwMTc8L1llYXI+PFJl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4Ny0x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BbWFubzwvQXV0aG9yPjxZZWFyPjIwMTc8L1llYXI+PFJl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4Ny0x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4)</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19G&gt;A</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Asp107Asn </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3</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4.835</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6</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OYXZpbGxlPC9BdXRob3I+PFllYXI+MTk5NjwvWWVhcj48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NDQyLTg8L3BhZ2VzPjx2b2x1bWU+ODE8L3ZvbHVtZT48bnVtYmVyPjQ8L251bWJlcj48ZWRp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OYXZpbGxlPC9BdXRob3I+PFllYXI+MTk5NjwvWWVhcj48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NDQyLTg8L3BhZ2VzPjx2b2x1bWU+ODE8L3ZvbHVtZT48bnVtYmVyPjQ8L251bWJlcj48ZWRp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0)</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EZWxtYXM8L0F1dGhvcj48WWVhcj4yMDE0PC9ZZWFyPjxS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EZWxtYXM8L0F1dGhvcj48WWVhcj4yMDE0PC9ZZWFyPjxS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8</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20A&gt;G</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sp107Gly</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3</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77</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8</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0OTwvUmVjTnVtPjxEaXNwbGF5VGV4dD4oNTEpPC9EaXNwbGF5VGV4dD48cmVjb3JkPjxy
ZWMtbnVtYmVyPjQ5PC9yZWMtbnVtYmVyPjxmb3JlaWduLWtleXM+PGtleSBhcHA9IkVOIiBkYi1p
ZD0idjV3ZnJwMjByZjV4MHBldGFwdnh6YTV0ZXBkMDVkMmU5NXRmIiB0aW1lc3RhbXA9IjE1ODc1
NzE2NTkiPjQ5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0OTwvUmVjTnVtPjxEaXNwbGF5VGV4dD4oNTEpPC9EaXNwbGF5VGV4dD48cmVjb3JkPjxy
ZWMtbnVtYmVyPjQ5PC9yZWMtbnVtYmVyPjxmb3JlaWduLWtleXM+PGtleSBhcHA9IkVOIiBkYi1p
ZD0idjV3ZnJwMjByZjV4MHBldGFwdnh6YTV0ZXBkMDVkMmU5NXRmIiB0aW1lc3RhbXA9IjE1ODc1
NzE2NTkiPjQ5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9</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47G&gt;T</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Gly116Val</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3.283</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4</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Db2xsYXJlczwvQXV0aG9yPjxZZWFyPjIwMDg8L1llYXI+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b2xsYXJlczwvQXV0aG9yPjxZZWFyPjIwMDg8L1llYXI+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4)</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0</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60C&gt;G</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Ser120Arg</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3</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3.467</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2.6</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Uc2lnb3M8L0F1dGhvcj48WWVhcj4xOTkzPC9ZZWFyPjxS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NDU4LTYxPC9wYWdlcz48dm9s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Uc2lnb3M8L0F1dGhvcj48WWVhcj4xOTkzPC9ZZWFyPjxS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NDU4LTYxPC9wYWdlcz48dm9s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2)</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lastRenderedPageBreak/>
              <w:t>31</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76G&gt;T</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la126Ser</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3</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B</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1.916</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6.84</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Artigas&lt;/Author&gt;&lt;Year&gt;2008&lt;/Year&gt;&lt;RecNum&gt;446&lt;/RecNum&gt;&lt;DisplayText&gt;(27)&lt;/DisplayText&gt;&lt;record&gt;&lt;rec-number&gt;446&lt;/rec-number&gt;&lt;foreign-keys&gt;&lt;key app="EN" db-id="af2ae9fs8vf5t3edaww59vavtw0wff5p0ft2" timestamp="1577774635"&gt;446&lt;/key&gt;&lt;/foreign-keys&gt;&lt;ref-type name="Journal Article"&gt;17&lt;/ref-type&gt;&lt;contributors&gt;&lt;authors&gt;&lt;author&gt;Artigas, Rocío A&lt;/author&gt;&lt;author&gt;Gonzalez, Angel&lt;/author&gt;&lt;author&gt;Riquelme, Erick&lt;/author&gt;&lt;author&gt;Carvajal, Cristian A&lt;/author&gt;&lt;author&gt;Cattani, Andreína&lt;/author&gt;&lt;author&gt;Martínez-Aguayo, Alejandro&lt;/author&gt;&lt;author&gt;Kalergis, Alexis M&lt;/author&gt;&lt;author&gt;Pérez-Acle, Tomas&lt;/author&gt;&lt;author&gt;Fardella, Carlos E&lt;/author&gt;&lt;/authors&gt;&lt;/contributors&gt;&lt;titles&gt;&lt;title&gt;A novel adrenocorticotropin receptor mutation alters its structure and function, causing familial glucocorticoid deficiency&lt;/title&gt;&lt;secondary-title&gt;The Journal of Clinical Endocrinology &amp;amp; Metabolism&lt;/secondary-title&gt;&lt;/titles&gt;&lt;periodical&gt;&lt;full-title&gt;The Journal of Clinical Endocrinology &amp;amp; Metabolism&lt;/full-title&gt;&lt;/periodical&gt;&lt;pages&gt;3097-3105&lt;/pages&gt;&lt;volume&gt;93&lt;/volume&gt;&lt;number&gt;8&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7)</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2</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82C&gt;T</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rg128Cys</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7.805</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9.4</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Weber&lt;/Author&gt;&lt;Year&gt;1997&lt;/Year&gt;&lt;RecNum&gt;1&lt;/RecNum&gt;&lt;DisplayText&gt;(34)&lt;/DisplayText&gt;&lt;record&gt;&lt;rec-number&gt;1&lt;/rec-number&gt;&lt;foreign-keys&gt;&lt;key app="EN" db-id="29tp052dtsadtrefwau5eep1xwwfdfz2wfrt" timestamp="1587362094"&gt;1&lt;/key&gt;&lt;/foreign-keys&gt;&lt;ref-type name="Journal Article"&gt;17&lt;/ref-type&gt;&lt;contributors&gt;&lt;authors&gt;&lt;author&gt;Weber, A&lt;/author&gt;&lt;author&gt;Clark, AJL&lt;/author&gt;&lt;author&gt;Perry, LA&lt;/author&gt;&lt;author&gt;Honour, JW&lt;/author&gt;&lt;author&gt;Savage, MO&lt;/author&gt;&lt;/authors&gt;&lt;/contributors&gt;&lt;titles&gt;&lt;title&gt;Diminished adrenal androgen secretion in familial glucocorticoid deficiency implicates a significant role for ACTH in the induction of adrenarche&lt;/title&gt;&lt;secondary-title&gt;Clinical endocrinology&lt;/secondary-title&gt;&lt;/titles&gt;&lt;periodical&gt;&lt;full-title&gt;Clinical endocrinology&lt;/full-title&gt;&lt;/periodical&gt;&lt;pages&gt;431-437&lt;/pages&gt;&lt;volume&gt;46&lt;/volume&gt;&lt;number&gt;4&lt;/number&gt;&lt;dates&gt;&lt;year&gt;1997&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4)</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Weber&lt;/Author&gt;&lt;Year&gt;1994&lt;/Year&gt;&lt;RecNum&gt;4&lt;/RecNum&gt;&lt;DisplayText&gt;(37)&lt;/DisplayText&gt;&lt;record&gt;&lt;rec-number&gt;4&lt;/rec-number&gt;&lt;foreign-keys&gt;&lt;key app="EN" db-id="29tp052dtsadtrefwau5eep1xwwfdfz2wfrt" timestamp="1587365415"&gt;4&lt;/key&gt;&lt;/foreign-keys&gt;&lt;ref-type name="Journal Article"&gt;17&lt;/ref-type&gt;&lt;contributors&gt;&lt;authors&gt;&lt;author&gt;Weber, Angela&lt;/author&gt;&lt;author&gt;JL Clark, Adrian&lt;/author&gt;&lt;/authors&gt;&lt;/contributors&gt;&lt;titles&gt;&lt;title&gt;Mutations of the ACTH receptor gene are only one cause of familial glucocorticoid deficiency&lt;/title&gt;&lt;secondary-title&gt;Human Molecular Genetics&lt;/secondary-title&gt;&lt;/titles&gt;&lt;periodical&gt;&lt;full-title&gt;Human Molecular Genetics&lt;/full-title&gt;&lt;/periodical&gt;&lt;pages&gt;585-588&lt;/pages&gt;&lt;volume&gt;3&lt;/volume&gt;&lt;number&gt;4&lt;/number&gt;&lt;dates&gt;&lt;year&gt;1994&lt;/year&gt;&lt;/dates&gt;&lt;isbn&gt;1460-2083&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7)</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2)</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3</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86A&gt;G</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yr129Cys</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8.884</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8</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an&lt;/Author&gt;&lt;Year&gt;2009&lt;/Year&gt;&lt;RecNum&gt;439&lt;/RecNum&gt;&lt;DisplayText&gt;(23)&lt;/DisplayText&gt;&lt;record&gt;&lt;rec-number&gt;439&lt;/rec-number&gt;&lt;foreign-keys&gt;&lt;key app="EN" db-id="af2ae9fs8vf5t3edaww59vavtw0wff5p0ft2" timestamp="1577770042"&gt;439&lt;/key&gt;&lt;/foreign-keys&gt;&lt;ref-type name="Journal Article"&gt;17&lt;/ref-type&gt;&lt;contributors&gt;&lt;authors&gt;&lt;author&gt;Chan, Li F&lt;/author&gt;&lt;author&gt;Chung, Teng-Teng&lt;/author&gt;&lt;author&gt;Massoud, Ahmed F&lt;/author&gt;&lt;author&gt;Metherell, Louise A&lt;/author&gt;&lt;author&gt;Clark, Adrian JL&lt;/author&gt;&lt;/authors&gt;&lt;/contributors&gt;&lt;titles&gt;&lt;title&gt;Functional consequence of a novel Y129C mutation in a patient with two contradictory melanocortin-2-receptor mutations&lt;/title&gt;&lt;secondary-title&gt;European journal of endocrinology&lt;/secondary-title&gt;&lt;/titles&gt;&lt;periodical&gt;&lt;full-title&gt;Eur J Endocrinol&lt;/full-title&gt;&lt;abbr-1&gt;European journal of endocrinology&lt;/abbr-1&gt;&lt;/periodical&gt;&lt;pages&gt;705&lt;/pages&gt;&lt;volume&gt;160&lt;/volume&gt;&lt;number&gt;4&lt;/number&gt;&lt;dates&gt;&lt;year&gt;2009&lt;/year&gt;&lt;/dates&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11"/>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4</w:t>
            </w:r>
          </w:p>
        </w:tc>
        <w:tc>
          <w:tcPr>
            <w:tcW w:w="714"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89T&gt;A</w:t>
            </w:r>
          </w:p>
        </w:tc>
        <w:tc>
          <w:tcPr>
            <w:tcW w:w="768"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Ile130Asn</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356</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8.6</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00BA5D00" w:rsidRPr="0081206A">
              <w:rPr>
                <w:rFonts w:asciiTheme="majorBidi" w:eastAsia="Times New Roman" w:hAnsiTheme="majorBidi" w:cstheme="majorBidi"/>
                <w:noProof/>
                <w:color w:val="000000"/>
                <w:sz w:val="20"/>
                <w:szCs w:val="20"/>
              </w:rPr>
              <w:instrText xml:space="preserve"> ADDIN EN.CITE &lt;EndNote&gt;&lt;Cite&gt;&lt;Author&gt;Naville&lt;/Author&gt;&lt;Year&gt;2000&lt;/Year&gt;&lt;RecNum&gt;50&lt;/RecNum&gt;&lt;DisplayText&gt;(54)&lt;/DisplayText&gt;&lt;record&gt;&lt;rec-number&gt;50&lt;/rec-number&gt;&lt;foreign-keys&gt;&lt;key app="EN" db-id="v5wfrp20rf5x0petapvxza5tepd05d2e95tf" timestamp="1587572463"&gt;50&lt;/key&gt;&lt;/foreign-keys&gt;&lt;ref-type name="Journal Article"&gt;17&lt;/ref-type&gt;&lt;contributors&gt;&lt;authors&gt;&lt;author&gt;Naville, D.&lt;/author&gt;&lt;author&gt;Penhoat, A.&lt;/author&gt;&lt;author&gt;Begeot, M.&lt;/author&gt;&lt;/authors&gt;&lt;/contributors&gt;&lt;auth-address&gt;INSERM-INRA U 418, IFR 62 and Universite Claude-Bernard Lyon I, Hopital Debrousse, 69322 Lyon Cedex 05, France.&lt;/auth-address&gt;&lt;titles&gt;&lt;title&gt;[ACTH resistance syndromes]&lt;/title&gt;&lt;secondary-title&gt;Ann Endocrinol (Paris)&lt;/secondary-title&gt;&lt;/titles&gt;&lt;periodical&gt;&lt;full-title&gt;Ann Endocrinol (Paris)&lt;/full-title&gt;&lt;/periodical&gt;&lt;pages&gt;428-39&lt;/pages&gt;&lt;volume&gt;61&lt;/volume&gt;&lt;number&gt;5&lt;/number&gt;&lt;edition&gt;2000/11/21&lt;/edition&gt;&lt;keywords&gt;&lt;keyword&gt;*Adrenocorticotropic Hormone&lt;/keyword&gt;&lt;keyword&gt;Drug Resistance&lt;/keyword&gt;&lt;keyword&gt;Glucocorticoids/*deficiency&lt;/keyword&gt;&lt;keyword&gt;Humans&lt;/keyword&gt;&lt;keyword&gt;Hypoglycemia/etiology&lt;/keyword&gt;&lt;keyword&gt;Mutation&lt;/keyword&gt;&lt;keyword&gt;Receptors, Glucocorticoid/*genetics/metabolism&lt;/keyword&gt;&lt;keyword&gt;Syndrome&lt;/keyword&gt;&lt;/keywords&gt;&lt;dates&gt;&lt;year&gt;2000&lt;/year&gt;&lt;pub-dates&gt;&lt;date&gt;Nov&lt;/date&gt;&lt;/pub-dates&gt;&lt;/dates&gt;&lt;orig-pub&gt;Syndromes de resistance a l&amp;apos;ACTH.&lt;/orig-pub&gt;&lt;isbn&gt;0003-4266 (Print)&amp;#xD;0003-4266&lt;/isbn&gt;&lt;accession-num&gt;11084394&lt;/accession-num&gt;&lt;urls&gt;&lt;/urls&gt;&lt;remote-database-provider&gt;NLM&lt;/remote-database-provider&gt;&lt;language&gt;fre&lt;/language&gt;&lt;/record&gt;&lt;/Cite&gt;&lt;/EndNote&gt;</w:instrText>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4)</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29"/>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5</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09C&gt;T</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rg137Trp</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816</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6</w:t>
            </w:r>
          </w:p>
        </w:tc>
        <w:tc>
          <w:tcPr>
            <w:tcW w:w="386" w:type="pct"/>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aHVuZzwvQXV0aG9yPjxZZWFyPjIwMDg8L1llYXI+PFJl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MzE4LTIzPC9wYWdlcz48dm9sdW1lPjg3PC92b2x1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</w:fldData>
              </w:fldChar>
            </w:r>
            <w:r w:rsidR="00BA5D00" w:rsidRPr="0081206A">
              <w:rPr>
                <w:rFonts w:asciiTheme="majorBidi" w:eastAsia="Times New Roman" w:hAnsiTheme="majorBidi" w:cstheme="majorBidi"/>
                <w:noProof/>
                <w:color w:val="000000"/>
                <w:sz w:val="20"/>
                <w:szCs w:val="20"/>
              </w:rPr>
              <w:instrText xml:space="preserve"> ADDIN EN.CITE </w:instrText>
            </w:r>
            <w:r w:rsidR="00BA5D00" w:rsidRPr="0081206A">
              <w:rPr>
                <w:rFonts w:asciiTheme="majorBidi" w:eastAsia="Times New Roman" w:hAnsiTheme="majorBidi" w:cstheme="majorBidi"/>
                <w:noProof/>
                <w:color w:val="000000"/>
                <w:sz w:val="20"/>
                <w:szCs w:val="20"/>
              </w:rPr>
              <w:fldChar w:fldCharType="begin">
                <w:fldData xml:space="preserve">PEVuZE5vdGU+PENpdGU+PEF1dGhvcj5DaHVuZzwvQXV0aG9yPjxZZWFyPjIwMDg8L1llYXI+PFJl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MzE4LTIzPC9wYWdlcz48dm9sdW1lPjg3PC92b2x1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</w:fldData>
              </w:fldChar>
            </w:r>
            <w:r w:rsidR="00BA5D00" w:rsidRPr="0081206A">
              <w:rPr>
                <w:rFonts w:asciiTheme="majorBidi" w:eastAsia="Times New Roman" w:hAnsiTheme="majorBidi" w:cstheme="majorBidi"/>
                <w:noProof/>
                <w:color w:val="000000"/>
                <w:sz w:val="20"/>
                <w:szCs w:val="20"/>
              </w:rPr>
              <w:instrText xml:space="preserve"> ADDIN EN.CITE.DATA </w:instrText>
            </w:r>
            <w:r w:rsidR="00BA5D00" w:rsidRPr="0081206A">
              <w:rPr>
                <w:rFonts w:asciiTheme="majorBidi" w:eastAsia="Times New Roman" w:hAnsiTheme="majorBidi" w:cstheme="majorBidi"/>
                <w:noProof/>
                <w:color w:val="000000"/>
                <w:sz w:val="20"/>
                <w:szCs w:val="20"/>
              </w:rPr>
            </w:r>
            <w:r w:rsidR="00BA5D00"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2, 53)</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Ishii&lt;/Author&gt;&lt;Year&gt;2000&lt;/Year&gt;&lt;RecNum&gt;248&lt;/RecNum&gt;&lt;DisplayText&gt;(8)&lt;/DisplayText&gt;&lt;record&gt;&lt;rec-number&gt;248&lt;/rec-number&gt;&lt;foreign-keys&gt;&lt;key app="EN" db-id="af2ae9fs8vf5t3edaww59vavtw0wff5p0ft2" timestamp="1577273373"&gt;248&lt;/key&gt;&lt;/foreign-keys&gt;&lt;ref-type name="Journal Article"&gt;17&lt;/ref-type&gt;&lt;contributors&gt;&lt;authors&gt;&lt;author&gt;Ishii, T.&lt;/author&gt;&lt;author&gt;Ogata, T.&lt;/author&gt;&lt;author&gt;Sasaki, G.&lt;/author&gt;&lt;author&gt;Sato, S.&lt;/author&gt;&lt;author&gt;Kinoshita, E. I.&lt;/author&gt;&lt;author&gt;Matsuo, N.&lt;/author&gt;&lt;/authors&gt;&lt;/contributors&gt;&lt;auth-address&gt;Department of Paediatrics, Keio University School of Medicine, Tokyo, Japan. tomishii@mac.com&lt;/auth-address&gt;&lt;titles&gt;&lt;title&gt;Novel mutations of the ACTH receptor gene in a female adult patient with adrenal unresponsiveness to ACTH&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389-92&lt;/pages&gt;&lt;volume&gt;53&lt;/volume&gt;&lt;number&gt;3&lt;/number&gt;&lt;edition&gt;2000/09/06&lt;/edition&gt;&lt;keywords&gt;&lt;keyword&gt;Adrenal Gland Diseases/*genetics/physiopathology&lt;/keyword&gt;&lt;keyword&gt;Adrenal Glands/physiopathology&lt;/keyword&gt;&lt;keyword&gt;Adrenocorticotropic Hormone&lt;/keyword&gt;&lt;keyword&gt;Adult&lt;/keyword&gt;&lt;keyword&gt;DNA Mutational Analysis&lt;/keyword&gt;&lt;keyword&gt;Female&lt;/keyword&gt;&lt;keyword&gt;Hair&lt;/keyword&gt;&lt;keyword&gt;Heterozygote&lt;/keyword&gt;&lt;keyword&gt;Humans&lt;/keyword&gt;&lt;keyword&gt;Mutation&lt;/keyword&gt;&lt;keyword&gt;Receptors, Corticotropin/*genetics&lt;/keyword&gt;&lt;keyword&gt;Sex Characteristics&lt;/keyword&gt;&lt;/keywords&gt;&lt;dates&gt;&lt;year&gt;2000&lt;/year&gt;&lt;pub-dates&gt;&lt;date&gt;Sep&lt;/date&gt;&lt;/pub-dates&gt;&lt;/dates&gt;&lt;isbn&gt;0300-0664 (Print)&amp;#xD;0300-0664&lt;/isbn&gt;&lt;accession-num&gt;10971458&lt;/accession-num&gt;&lt;urls&gt;&lt;/urls&gt;&lt;electronic-resource-num&gt;10.1046/j.1365-2265.2000.01040.x&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8)</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9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6</w:t>
            </w:r>
          </w:p>
        </w:tc>
        <w:tc>
          <w:tcPr>
            <w:tcW w:w="714"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10G&gt;C</w:t>
            </w:r>
          </w:p>
        </w:tc>
        <w:tc>
          <w:tcPr>
            <w:tcW w:w="768"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rg137Pro</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864</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3.9</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00BA5D00" w:rsidRPr="0081206A">
              <w:rPr>
                <w:rFonts w:asciiTheme="majorBidi" w:eastAsia="Times New Roman" w:hAnsiTheme="majorBidi" w:cstheme="majorBidi"/>
                <w:noProof/>
                <w:color w:val="000000"/>
                <w:sz w:val="20"/>
                <w:szCs w:val="20"/>
              </w:rPr>
              <w:instrText xml:space="preserve"> ADDIN EN.CITE &lt;EndNote&gt;&lt;Cite&gt;&lt;Author&gt;Naville&lt;/Author&gt;&lt;Year&gt;2000&lt;/Year&gt;&lt;RecNum&gt;50&lt;/RecNum&gt;&lt;DisplayText&gt;(54)&lt;/DisplayText&gt;&lt;record&gt;&lt;rec-number&gt;50&lt;/rec-number&gt;&lt;foreign-keys&gt;&lt;key app="EN" db-id="v5wfrp20rf5x0petapvxza5tepd05d2e95tf" timestamp="1587572463"&gt;50&lt;/key&gt;&lt;/foreign-keys&gt;&lt;ref-type name="Journal Article"&gt;17&lt;/ref-type&gt;&lt;contributors&gt;&lt;authors&gt;&lt;author&gt;Naville, D.&lt;/author&gt;&lt;author&gt;Penhoat, A.&lt;/author&gt;&lt;author&gt;Begeot, M.&lt;/author&gt;&lt;/authors&gt;&lt;/contributors&gt;&lt;auth-address&gt;INSERM-INRA U 418, IFR 62 and Universite Claude-Bernard Lyon I, Hopital Debrousse, 69322 Lyon Cedex 05, France.&lt;/auth-address&gt;&lt;titles&gt;&lt;title&gt;[ACTH resistance syndromes]&lt;/title&gt;&lt;secondary-title&gt;Ann Endocrinol (Paris)&lt;/secondary-title&gt;&lt;/titles&gt;&lt;periodical&gt;&lt;full-title&gt;Ann Endocrinol (Paris)&lt;/full-title&gt;&lt;/periodical&gt;&lt;pages&gt;428-39&lt;/pages&gt;&lt;volume&gt;61&lt;/volume&gt;&lt;number&gt;5&lt;/number&gt;&lt;edition&gt;2000/11/21&lt;/edition&gt;&lt;keywords&gt;&lt;keyword&gt;*Adrenocorticotropic Hormone&lt;/keyword&gt;&lt;keyword&gt;Drug Resistance&lt;/keyword&gt;&lt;keyword&gt;Glucocorticoids/*deficiency&lt;/keyword&gt;&lt;keyword&gt;Humans&lt;/keyword&gt;&lt;keyword&gt;Hypoglycemia/etiology&lt;/keyword&gt;&lt;keyword&gt;Mutation&lt;/keyword&gt;&lt;keyword&gt;Receptors, Glucocorticoid/*genetics/metabolism&lt;/keyword&gt;&lt;keyword&gt;Syndrome&lt;/keyword&gt;&lt;/keywords&gt;&lt;dates&gt;&lt;year&gt;2000&lt;/year&gt;&lt;pub-dates&gt;&lt;date&gt;Nov&lt;/date&gt;&lt;/pub-dates&gt;&lt;/dates&gt;&lt;orig-pub&gt;Syndromes de resistance a l&amp;apos;ACTH.&lt;/orig-pub&gt;&lt;isbn&gt;0003-4266 (Print)&amp;#xD;0003-4266&lt;/isbn&gt;&lt;accession-num&gt;11084394&lt;/accession-num&gt;&lt;urls&gt;&lt;/urls&gt;&lt;remote-database-provider&gt;NLM&lt;/remote-database-provider&gt;&lt;language&gt;fre&lt;/language&gt;&lt;/record&gt;&lt;/Cite&gt;&lt;/EndNote&gt;</w:instrText>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4)</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79"/>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7</w:t>
            </w:r>
          </w:p>
        </w:tc>
        <w:tc>
          <w:tcPr>
            <w:tcW w:w="714"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15C&gt;T</w:t>
            </w:r>
          </w:p>
        </w:tc>
        <w:tc>
          <w:tcPr>
            <w:tcW w:w="768" w:type="pct"/>
            <w:shd w:val="clear" w:color="auto" w:fill="auto"/>
            <w:noWrap/>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His139Tyr</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799</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4</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00BA5D00" w:rsidRPr="0081206A">
              <w:rPr>
                <w:rFonts w:asciiTheme="majorBidi" w:eastAsia="Times New Roman" w:hAnsiTheme="majorBidi" w:cstheme="majorBidi"/>
                <w:noProof/>
                <w:color w:val="000000"/>
                <w:sz w:val="20"/>
                <w:szCs w:val="20"/>
              </w:rPr>
              <w:instrText xml:space="preserve"> ADDIN EN.CITE &lt;EndNote&gt;&lt;Cite&gt;&lt;Author&gt;Naville&lt;/Author&gt;&lt;Year&gt;2000&lt;/Year&gt;&lt;RecNum&gt;50&lt;/RecNum&gt;&lt;DisplayText&gt;(54)&lt;/DisplayText&gt;&lt;record&gt;&lt;rec-number&gt;50&lt;/rec-number&gt;&lt;foreign-keys&gt;&lt;key app="EN" db-id="v5wfrp20rf5x0petapvxza5tepd05d2e95tf" timestamp="1587572463"&gt;50&lt;/key&gt;&lt;/foreign-keys&gt;&lt;ref-type name="Journal Article"&gt;17&lt;/ref-type&gt;&lt;contributors&gt;&lt;authors&gt;&lt;author&gt;Naville, D.&lt;/author&gt;&lt;author&gt;Penhoat, A.&lt;/author&gt;&lt;author&gt;Begeot, M.&lt;/author&gt;&lt;/authors&gt;&lt;/contributors&gt;&lt;auth-address&gt;INSERM-INRA U 418, IFR 62 and Universite Claude-Bernard Lyon I, Hopital Debrousse, 69322 Lyon Cedex 05, France.&lt;/auth-address&gt;&lt;titles&gt;&lt;title&gt;[ACTH resistance syndromes]&lt;/title&gt;&lt;secondary-title&gt;Ann Endocrinol (Paris)&lt;/secondary-title&gt;&lt;/titles&gt;&lt;periodical&gt;&lt;full-title&gt;Ann Endocrinol (Paris)&lt;/full-title&gt;&lt;/periodical&gt;&lt;pages&gt;428-39&lt;/pages&gt;&lt;volume&gt;61&lt;/volume&gt;&lt;number&gt;5&lt;/number&gt;&lt;edition&gt;2000/11/21&lt;/edition&gt;&lt;keywords&gt;&lt;keyword&gt;*Adrenocorticotropic Hormone&lt;/keyword&gt;&lt;keyword&gt;Drug Resistance&lt;/keyword&gt;&lt;keyword&gt;Glucocorticoids/*deficiency&lt;/keyword&gt;&lt;keyword&gt;Humans&lt;/keyword&gt;&lt;keyword&gt;Hypoglycemia/etiology&lt;/keyword&gt;&lt;keyword&gt;Mutation&lt;/keyword&gt;&lt;keyword&gt;Receptors, Glucocorticoid/*genetics/metabolism&lt;/keyword&gt;&lt;keyword&gt;Syndrome&lt;/keyword&gt;&lt;/keywords&gt;&lt;dates&gt;&lt;year&gt;2000&lt;/year&gt;&lt;pub-dates&gt;&lt;date&gt;Nov&lt;/date&gt;&lt;/pub-dates&gt;&lt;/dates&gt;&lt;orig-pub&gt;Syndromes de resistance a l&amp;apos;ACTH.&lt;/orig-pub&gt;&lt;isbn&gt;0003-4266 (Print)&amp;#xD;0003-4266&lt;/isbn&gt;&lt;accession-num&gt;11084394&lt;/accession-num&gt;&lt;urls&gt;&lt;/urls&gt;&lt;remote-database-provider&gt;NLM&lt;/remote-database-provider&gt;&lt;language&gt;fre&lt;/language&gt;&lt;/record&gt;&lt;/Cite&gt;&lt;/EndNote&gt;</w:instrText>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4)</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8</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424G&gt;T </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Val142Leu  </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 P</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B</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0.295</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6.73</w:t>
            </w:r>
          </w:p>
        </w:tc>
        <w:tc>
          <w:tcPr>
            <w:tcW w:w="386" w:type="pct"/>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00BA5D00" w:rsidRPr="0081206A">
              <w:rPr>
                <w:rFonts w:asciiTheme="majorBidi" w:eastAsia="Times New Roman" w:hAnsiTheme="majorBidi" w:cstheme="majorBidi"/>
                <w:noProof/>
                <w:color w:val="000000"/>
                <w:sz w:val="20"/>
                <w:szCs w:val="20"/>
              </w:rPr>
              <w:instrText xml:space="preserve"> ADDIN EN.CITE &lt;EndNote&gt;&lt;Cite&gt;&lt;Author&gt;Chen&lt;/Author&gt;&lt;Year&gt;2007&lt;/Year&gt;&lt;RecNum&gt;472&lt;/RecNum&gt;&lt;DisplayText&gt;(55)&lt;/DisplayText&gt;&lt;record&gt;&lt;rec-number&gt;472&lt;/rec-number&gt;&lt;foreign-keys&gt;&lt;key app="EN" db-id="af2ae9fs8vf5t3edaww59vavtw0wff5p0ft2" timestamp="1580308140"&gt;472&lt;/key&gt;&lt;/foreign-keys&gt;&lt;ref-type name="Journal Article"&gt;17&lt;/ref-type&gt;&lt;contributors&gt;&lt;authors&gt;&lt;author&gt;Chen, Min&lt;/author&gt;&lt;author&gt;Aprahamian, Charles J&lt;/author&gt;&lt;author&gt;Kesterson, Robert A&lt;/author&gt;&lt;author&gt;Harmon, Carroll M&lt;/author&gt;&lt;author&gt;Yang, Yingkui&lt;/author&gt;&lt;/authors&gt;&lt;/contributors&gt;&lt;titles&gt;&lt;title&gt;Molecular identification of the human melanocortin-2 receptor responsible for ligand binding and signaling&lt;/title&gt;&lt;secondary-title&gt;Biochemistry&lt;/secondary-title&gt;&lt;/titles&gt;&lt;periodical&gt;&lt;full-title&gt;Biochemistry&lt;/full-title&gt;&lt;abbr-1&gt;Biochemistry&lt;/abbr-1&gt;&lt;/periodical&gt;&lt;pages&gt;11389-11397&lt;/pages&gt;&lt;volume&gt;46&lt;/volume&gt;&lt;number&gt;40&lt;/number&gt;&lt;dates&gt;&lt;year&gt;2007&lt;/year&gt;&lt;/dates&gt;&lt;isbn&gt;0006-2960&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5)</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an&lt;/Author&gt;&lt;Year&gt;2015&lt;/Year&gt;&lt;RecNum&gt;5&lt;/RecNum&gt;&lt;DisplayText&gt;(1)&lt;/DisplayText&gt;&lt;record&gt;&lt;rec-number&gt;5&lt;/rec-number&gt;&lt;foreign-keys&gt;&lt;key app="EN" db-id="af2ae9fs8vf5t3edaww59vavtw0wff5p0ft2" timestamp="1577272796"&gt;5&lt;/key&gt;&lt;/foreign-keys&gt;&lt;ref-type name="Journal Article"&gt;17&lt;/ref-type&gt;&lt;contributors&gt;&lt;authors&gt;&lt;author&gt;Chan, L. F.&lt;/author&gt;&lt;author&gt;Campbell, D. C.&lt;/author&gt;&lt;author&gt;Novoselova, T. V.&lt;/author&gt;&lt;author&gt;Clark, A. J.&lt;/author&gt;&lt;author&gt;Metherell, L. A.&lt;/author&gt;&lt;/authors&gt;&lt;/contributors&gt;&lt;auth-address&gt;Centre for Endocrinology, William Harvey Research Institute, Barts and The London School of Medicine and Dentistry, Queen Mary University of London , London , UK.&lt;/auth-address&gt;&lt;titles&gt;&lt;title&gt;Whole-Exome Sequencing in the Differential Diagnosis of Primary Adrenal Insufficiency in Children&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113&lt;/pages&gt;&lt;volume&gt;6&lt;/volume&gt;&lt;edition&gt;2015/08/25&lt;/edition&gt;&lt;keywords&gt;&lt;keyword&gt;Fgd&lt;/keyword&gt;&lt;keyword&gt;adrenal insufficiency&lt;/keyword&gt;&lt;keyword&gt;genetics&lt;/keyword&gt;&lt;keyword&gt;whole-exome sequencing&lt;/keyword&gt;&lt;/keywords&gt;&lt;dates&gt;&lt;year&gt;2015&lt;/year&gt;&lt;/dates&gt;&lt;isbn&gt;1664-2392 (Print)&amp;#xD;1664-2392&lt;/isbn&gt;&lt;accession-num&gt;26300845&lt;/accession-num&gt;&lt;urls&gt;&lt;/urls&gt;&lt;custom2&gt;PMC4525066&lt;/custom2&gt;&lt;electronic-resource-num&gt;10.3389/fendo.2015.00113&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9</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27G&gt;T</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hr143Ser</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B</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0.295</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6</w:t>
            </w:r>
          </w:p>
        </w:tc>
        <w:tc>
          <w:tcPr>
            <w:tcW w:w="386" w:type="pct"/>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00BA5D00" w:rsidRPr="0081206A">
              <w:rPr>
                <w:rFonts w:asciiTheme="majorBidi" w:eastAsia="Times New Roman" w:hAnsiTheme="majorBidi" w:cstheme="majorBidi"/>
                <w:noProof/>
                <w:color w:val="000000"/>
                <w:sz w:val="20"/>
                <w:szCs w:val="20"/>
              </w:rPr>
              <w:instrText xml:space="preserve"> ADDIN EN.CITE &lt;EndNote&gt;&lt;Cite&gt;&lt;Author&gt;Chen&lt;/Author&gt;&lt;Year&gt;2007&lt;/Year&gt;&lt;RecNum&gt;472&lt;/RecNum&gt;&lt;DisplayText&gt;(55)&lt;/DisplayText&gt;&lt;record&gt;&lt;rec-number&gt;472&lt;/rec-number&gt;&lt;foreign-keys&gt;&lt;key app="EN" db-id="af2ae9fs8vf5t3edaww59vavtw0wff5p0ft2" timestamp="1580308140"&gt;472&lt;/key&gt;&lt;/foreign-keys&gt;&lt;ref-type name="Journal Article"&gt;17&lt;/ref-type&gt;&lt;contributors&gt;&lt;authors&gt;&lt;author&gt;Chen, Min&lt;/author&gt;&lt;author&gt;Aprahamian, Charles J&lt;/author&gt;&lt;author&gt;Kesterson, Robert A&lt;/author&gt;&lt;author&gt;Harmon, Carroll M&lt;/author&gt;&lt;author&gt;Yang, Yingkui&lt;/author&gt;&lt;/authors&gt;&lt;/contributors&gt;&lt;titles&gt;&lt;title&gt;Molecular identification of the human melanocortin-2 receptor responsible for ligand binding and signaling&lt;/title&gt;&lt;secondary-title&gt;Biochemistry&lt;/secondary-title&gt;&lt;/titles&gt;&lt;periodical&gt;&lt;full-title&gt;Biochemistry&lt;/full-title&gt;&lt;abbr-1&gt;Biochemistry&lt;/abbr-1&gt;&lt;/periodical&gt;&lt;pages&gt;11389-11397&lt;/pages&gt;&lt;volume&gt;46&lt;/volume&gt;&lt;number&gt;40&lt;/number&gt;&lt;dates&gt;&lt;year&gt;2007&lt;/year&gt;&lt;/dates&gt;&lt;isbn&gt;0006-2960&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5)</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0</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33C&gt;T</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rg145Cys</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194</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7</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Abuduxikuer&lt;/Author&gt;&lt;Year&gt;2019&lt;/Year&gt;&lt;RecNum&gt;1&lt;/RecNum&gt;&lt;DisplayText&gt;(10)&lt;/DisplayText&gt;&lt;record&gt;&lt;rec-number&gt;1&lt;/rec-number&gt;&lt;foreign-keys&gt;&lt;key app="EN" db-id="af2ae9fs8vf5t3edaww59vavtw0wff5p0ft2" timestamp="1577272796"&gt;1&lt;/key&gt;&lt;/foreign-keys&gt;&lt;ref-type name="Journal Article"&gt;17&lt;/ref-type&gt;&lt;contributors&gt;&lt;authors&gt;&lt;author&gt;Abuduxikuer, K.&lt;/author&gt;&lt;author&gt;Li, Z. D.&lt;/author&gt;&lt;author&gt;Xie, X. B.&lt;/author&gt;&lt;author&gt;Li, Y. C.&lt;/author&gt;&lt;author&gt;Zhao, J.&lt;/author&gt;&lt;author&gt;Wang, J. S.&lt;/author&gt;&lt;/authors&gt;&lt;/contributors&gt;&lt;auth-address&gt;Department of Hepatology, Children&amp;apos;s Hospital of Fudan University, Shanghai, China.&lt;/auth-address&gt;&lt;titles&gt;&lt;title&gt;Novel Melanocortin 2 Receptor Variant in a Chinese Infant With Familial Glucocorticoid Deficiency Type 1, Case Report and Review of Literatur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359&lt;/pages&gt;&lt;volume&gt;10&lt;/volume&gt;&lt;edition&gt;2019/06/28&lt;/edition&gt;&lt;keywords&gt;&lt;keyword&gt;adrenocorticotropic hormone (ACTH)&lt;/keyword&gt;&lt;keyword&gt;cholestasis&lt;/keyword&gt;&lt;keyword&gt;cortisol&lt;/keyword&gt;&lt;keyword&gt;familial glucocorticoid deficiency (FGD) type 1&lt;/keyword&gt;&lt;keyword&gt;hypoglycemia&lt;/keyword&gt;&lt;keyword&gt;linear overgrowth&lt;/keyword&gt;&lt;keyword&gt;melanocortin 2 receptor (MC2R)&lt;/keyword&gt;&lt;keyword&gt;skin hyperpigmentation&lt;/keyword&gt;&lt;/keywords&gt;&lt;dates&gt;&lt;year&gt;2019&lt;/year&gt;&lt;/dates&gt;&lt;isbn&gt;1664-2392 (Print)&amp;#xD;1664-2392&lt;/isbn&gt;&lt;accession-num&gt;31244773&lt;/accession-num&gt;&lt;urls&gt;&lt;/urls&gt;&lt;custom2&gt;PMC6563654&lt;/custom2&gt;&lt;electronic-resource-num&gt;10.3389/fendo.2019.00359&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0)</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BemEtQ2FybW9uYTwvQXV0aG9yPjxZZWFyPjIwMTE8L1ll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BemEtQ2FybW9uYTwvQXV0aG9yPjxZZWFyPjIwMTE8L1ll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9)</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1</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37G&gt;C</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rg146His</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2</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4.559</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6</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Weber&lt;/Author&gt;&lt;Year&gt;1997&lt;/Year&gt;&lt;RecNum&gt;1&lt;/RecNum&gt;&lt;DisplayText&gt;(34)&lt;/DisplayText&gt;&lt;record&gt;&lt;rec-number&gt;1&lt;/rec-number&gt;&lt;foreign-keys&gt;&lt;key app="EN" db-id="29tp052dtsadtrefwau5eep1xwwfdfz2wfrt" timestamp="1587362094"&gt;1&lt;/key&gt;&lt;/foreign-keys&gt;&lt;ref-type name="Journal Article"&gt;17&lt;/ref-type&gt;&lt;contributors&gt;&lt;authors&gt;&lt;author&gt;Weber, A&lt;/author&gt;&lt;author&gt;Clark, AJL&lt;/author&gt;&lt;author&gt;Perry, LA&lt;/author&gt;&lt;author&gt;Honour, JW&lt;/author&gt;&lt;author&gt;Savage, MO&lt;/author&gt;&lt;/authors&gt;&lt;/contributors&gt;&lt;titles&gt;&lt;title&gt;Diminished adrenal androgen secretion in familial glucocorticoid deficiency implicates a significant role for ACTH in the induction of adrenarche&lt;/title&gt;&lt;secondary-title&gt;Clinical endocrinology&lt;/secondary-title&gt;&lt;/titles&gt;&lt;periodical&gt;&lt;full-title&gt;Clinical endocrinology&lt;/full-title&gt;&lt;/periodical&gt;&lt;pages&gt;431-437&lt;/pages&gt;&lt;volume&gt;46&lt;/volume&gt;&lt;number&gt;4&lt;/number&gt;&lt;dates&gt;&lt;year&gt;1997&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4)</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XZWJlcjwvQXV0aG9yPjxZZWFyPjE5OTU8L1llYXI+PFJl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Y1LTcxPC9wYWdlcz48dm9sdW1l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2)</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atsuura&lt;/Author&gt;&lt;Year&gt;2006&lt;/Year&gt;&lt;RecNum&gt;445&lt;/RecNum&gt;&lt;DisplayText&gt;(26)&lt;/DisplayText&gt;&lt;record&gt;&lt;rec-number&gt;445&lt;/rec-number&gt;&lt;foreign-keys&gt;&lt;key app="EN" db-id="af2ae9fs8vf5t3edaww59vavtw0wff5p0ft2" timestamp="1577774602"&gt;445&lt;/key&gt;&lt;/foreign-keys&gt;&lt;ref-type name="Journal Article"&gt;17&lt;/ref-type&gt;&lt;contributors&gt;&lt;authors&gt;&lt;author&gt;Matsuura, Hiroki&lt;/author&gt;&lt;author&gt;Shiohara, Masaaki&lt;/author&gt;&lt;author&gt;Yamano, Mizuki&lt;/author&gt;&lt;author&gt;Kurata, Kenji&lt;/author&gt;&lt;author&gt;Arai, Fumi&lt;/author&gt;&lt;author&gt;Koike, Kenichi&lt;/author&gt;&lt;/authors&gt;&lt;/contributors&gt;&lt;titles&gt;&lt;title&gt;Novel compound heterozygous mutation of the MC2R gene in a patient with familial glucocorticoid deficiency&lt;/title&gt;&lt;secondary-title&gt;Journal of Pediatric Endocrinology and Metabolism&lt;/secondary-title&gt;&lt;/titles&gt;&lt;periodical&gt;&lt;full-title&gt;Journal of Pediatric Endocrinology and Metabolism&lt;/full-title&gt;&lt;/periodical&gt;&lt;pages&gt;1167-1170&lt;/pages&gt;&lt;volume&gt;19&lt;/volume&gt;&lt;number&gt;9&lt;/number&gt;&lt;dates&gt;&lt;year&gt;2006&lt;/year&gt;&lt;/dates&gt;&lt;isbn&gt;2191-0251&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6)</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Slavotinek&lt;/Author&gt;&lt;Year&gt;1998&lt;/Year&gt;&lt;RecNum&gt;454&lt;/RecNum&gt;&lt;DisplayText&gt;(33)&lt;/DisplayText&gt;&lt;record&gt;&lt;rec-number&gt;454&lt;/rec-number&gt;&lt;foreign-keys&gt;&lt;key app="EN" db-id="af2ae9fs8vf5t3edaww59vavtw0wff5p0ft2" timestamp="1577779587"&gt;454&lt;/key&gt;&lt;/foreign-keys&gt;&lt;ref-type name="Journal Article"&gt;17&lt;/ref-type&gt;&lt;contributors&gt;&lt;authors&gt;&lt;author&gt;Slavotinek, A. M.&lt;/author&gt;&lt;author&gt;Hurst, J. A.&lt;/author&gt;&lt;author&gt;Dunger, D.&lt;/author&gt;&lt;author&gt;Wilkie, A. O.&lt;/author&gt;&lt;/authors&gt;&lt;/contributors&gt;&lt;auth-address&gt;Department of Clinical Genetics, Oxford Radcliffe Hospital, UK.&lt;/auth-address&gt;&lt;titles&gt;&lt;title&gt;ACTH receptor mutation in a girl with familial glucocorticoid deficiency&lt;/title&gt;&lt;secondary-title&gt;Clin Genet&lt;/secondary-title&gt;&lt;alt-title&gt;Clinical genetics&lt;/alt-title&gt;&lt;/titles&gt;&lt;periodical&gt;&lt;full-title&gt;Clin Genet&lt;/full-title&gt;&lt;abbr-1&gt;Clinical genetics&lt;/abbr-1&gt;&lt;/periodical&gt;&lt;alt-periodical&gt;&lt;full-title&gt;Clin Genet&lt;/full-title&gt;&lt;abbr-1&gt;Clinical genetics&lt;/abbr-1&gt;&lt;/alt-periodical&gt;&lt;pages&gt;57-62&lt;/pages&gt;&lt;volume&gt;53&lt;/volume&gt;&lt;number&gt;1&lt;/number&gt;&lt;edition&gt;1998/04/29&lt;/edition&gt;&lt;keywords&gt;&lt;keyword&gt;Child&lt;/keyword&gt;&lt;keyword&gt;*Chromosomes, Human, Pair 18&lt;/keyword&gt;&lt;keyword&gt;Female&lt;/keyword&gt;&lt;keyword&gt;Genetic Diseases, Inborn/genetics/pathology&lt;/keyword&gt;&lt;keyword&gt;Glucocorticoids/*deficiency&lt;/keyword&gt;&lt;keyword&gt;Humans&lt;/keyword&gt;&lt;keyword&gt;Lipid Metabolism, Inborn Errors/*genetics/pathology&lt;/keyword&gt;&lt;keyword&gt;*Point Mutation&lt;/keyword&gt;&lt;keyword&gt;Receptors, Corticotropin/*genetics&lt;/keyword&gt;&lt;/keywords&gt;&lt;dates&gt;&lt;year&gt;1998&lt;/year&gt;&lt;pub-dates&gt;&lt;date&gt;Jan&lt;/date&gt;&lt;/pub-dates&gt;&lt;/dates&gt;&lt;isbn&gt;0009-9163 (Print)&amp;#xD;0009-9163&lt;/isbn&gt;&lt;accession-num&gt;9550364&lt;/accession-num&gt;&lt;urls&gt;&lt;/urls&gt;&lt;electronic-resource-num&gt;10.1034/j.1399-0004.1998.531530112.x&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79571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2</w:t>
            </w:r>
          </w:p>
        </w:tc>
        <w:tc>
          <w:tcPr>
            <w:tcW w:w="714"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455C&gt;A </w:t>
            </w:r>
          </w:p>
        </w:tc>
        <w:tc>
          <w:tcPr>
            <w:tcW w:w="768" w:type="pct"/>
            <w:shd w:val="clear" w:color="auto" w:fill="auto"/>
            <w:noWrap/>
            <w:hideMark/>
          </w:tcPr>
          <w:p w:rsidR="00F52520" w:rsidRPr="0081206A" w:rsidRDefault="00F52520" w:rsidP="009F50C2">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hr152Lys</w:t>
            </w:r>
          </w:p>
        </w:tc>
        <w:tc>
          <w:tcPr>
            <w:tcW w:w="383" w:type="pct"/>
          </w:tcPr>
          <w:p w:rsidR="00F52520" w:rsidRPr="0081206A" w:rsidRDefault="00F52520" w:rsidP="00F14160">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95107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4</w:t>
            </w:r>
          </w:p>
        </w:tc>
        <w:tc>
          <w:tcPr>
            <w:tcW w:w="335"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B</w:t>
            </w:r>
          </w:p>
        </w:tc>
        <w:tc>
          <w:tcPr>
            <w:tcW w:w="383" w:type="pct"/>
            <w:shd w:val="clear" w:color="auto" w:fill="auto"/>
            <w:noWrap/>
            <w:hideMark/>
          </w:tcPr>
          <w:p w:rsidR="00F52520" w:rsidRPr="0081206A" w:rsidRDefault="00F52520" w:rsidP="00627679">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1.219</w:t>
            </w:r>
          </w:p>
        </w:tc>
        <w:tc>
          <w:tcPr>
            <w:tcW w:w="335" w:type="pct"/>
            <w:shd w:val="clear" w:color="auto" w:fill="auto"/>
          </w:tcPr>
          <w:p w:rsidR="00F52520" w:rsidRPr="0081206A" w:rsidRDefault="00F52520" w:rsidP="0006437D">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268</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UdXJhbjwvQXV0aG9yPjxZZWFyPjIwMTI8L1llYXI+PFJl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5FNzcxLTQ8L3Bh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UdXJhbjwvQXV0aG9yPjxZZWFyPjIwMTI8L1llYXI+PFJl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5FNzcxLTQ8L3Bh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3</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476C&gt;G</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hr159Lys</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4</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2.906</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277</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Elias&lt;/Author&gt;&lt;Year&gt;2000&lt;/Year&gt;&lt;RecNum&gt;459&lt;/RecNum&gt;&lt;DisplayText&gt;(35)&lt;/DisplayText&gt;&lt;record&gt;&lt;rec-number&gt;459&lt;/rec-number&gt;&lt;foreign-keys&gt;&lt;key app="EN" db-id="af2ae9fs8vf5t3edaww59vavtw0wff5p0ft2" timestamp="1578726811"&gt;459&lt;/key&gt;&lt;/foreign-keys&gt;&lt;ref-type name="Journal Article"&gt;17&lt;/ref-type&gt;&lt;contributors&gt;&lt;authors&gt;&lt;author&gt;Elias, Lucila LK&lt;/author&gt;&lt;author&gt;Huebner, Angela&lt;/author&gt;&lt;author&gt;Metherell, Louise A&lt;/author&gt;&lt;author&gt;Canas, Atilio&lt;/author&gt;&lt;author&gt;Warne, Gary L&lt;/author&gt;&lt;author&gt;Bitti, Maria L Manca&lt;/author&gt;&lt;author&gt;Cianfarani, Stefano&lt;/author&gt;&lt;author&gt;Clayton, Peter E&lt;/author&gt;&lt;author&gt;Savage, Martin O&lt;/author&gt;&lt;author&gt;Clark, Adrian JL&lt;/author&gt;&lt;/authors&gt;&lt;/contributors&gt;&lt;titles&gt;&lt;title&gt;Tall stature in familial glucocorticoid deficiency&lt;/title&gt;&lt;secondary-title&gt;Clinical endocrinology&lt;/secondary-title&gt;&lt;/titles&gt;&lt;periodical&gt;&lt;full-title&gt;Clin Endocrinol (Oxf)&lt;/full-title&gt;&lt;abbr-1&gt;Clinical endocrinology&lt;/abbr-1&gt;&lt;/periodical&gt;&lt;pages&gt;423-430&lt;/pages&gt;&lt;volume&gt;53&lt;/volume&gt;&lt;number&gt;4&lt;/number&gt;&lt;dates&gt;&lt;year&gt;2000&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Selva&lt;/Author&gt;&lt;Year&gt;2004&lt;/Year&gt;&lt;RecNum&gt;3&lt;/RecNum&gt;&lt;DisplayText&gt;(36)&lt;/DisplayText&gt;&lt;record&gt;&lt;rec-number&gt;3&lt;/rec-number&gt;&lt;foreign-keys&gt;&lt;key app="EN" db-id="29tp052dtsadtrefwau5eep1xwwfdfz2wfrt" timestamp="1587364384"&gt;3&lt;/key&gt;&lt;/foreign-keys&gt;&lt;ref-type name="Journal Article"&gt;17&lt;/ref-type&gt;&lt;contributors&gt;&lt;authors&gt;&lt;author&gt;Selva, K. A.&lt;/author&gt;&lt;author&gt;LaFranchi, S. H.&lt;/author&gt;&lt;author&gt;Boston, B.&lt;/author&gt;&lt;/authors&gt;&lt;/contributors&gt;&lt;auth-address&gt;Department of Pediatrics, Division of Pediatric Endocrinology, Oregon Health &amp;amp; Sciences University, Portland, OR, USA. KSelva@LHS.ORG&lt;/auth-address&gt;&lt;titles&gt;&lt;title&gt;A novel presentation of familial glucocorticoid deficiency (FGD) and current literature review&lt;/title&gt;&lt;secondary-title&gt;J Pediatr Endocrinol Metab&lt;/secondary-title&gt;&lt;/titles&gt;&lt;periodical&gt;&lt;full-title&gt;J Pediatr Endocrinol Metab&lt;/full-title&gt;&lt;/periodical&gt;&lt;pages&gt;85-92&lt;/pages&gt;&lt;volume&gt;17&lt;/volume&gt;&lt;number&gt;1&lt;/number&gt;&lt;edition&gt;2004/02/13&lt;/edition&gt;&lt;keywords&gt;&lt;keyword&gt;Adolescent&lt;/keyword&gt;&lt;keyword&gt;Adrenal Insufficiency/*genetics&lt;/keyword&gt;&lt;keyword&gt;Adrenocorticotropic Hormone/*pharmacology&lt;/keyword&gt;&lt;keyword&gt;Age of Onset&lt;/keyword&gt;&lt;keyword&gt;Body Height&lt;/keyword&gt;&lt;keyword&gt;Female&lt;/keyword&gt;&lt;keyword&gt;Glucocorticoids/*deficiency/genetics&lt;/keyword&gt;&lt;keyword&gt;Humans&lt;/keyword&gt;&lt;keyword&gt;Metabolic Diseases/genetics&lt;/keyword&gt;&lt;keyword&gt;Phenotype&lt;/keyword&gt;&lt;keyword&gt;Receptors, Corticotropin&lt;/keyword&gt;&lt;/keywords&gt;&lt;dates&gt;&lt;year&gt;2004&lt;/year&gt;&lt;pub-dates&gt;&lt;date&gt;Jan&lt;/date&gt;&lt;/pub-dates&gt;&lt;/dates&gt;&lt;isbn&gt;0334-018X (Print)&amp;#xD;0334-018x&lt;/isbn&gt;&lt;accession-num&gt;14960026&lt;/accession-num&gt;&lt;urls&gt;&lt;/urls&gt;&lt;electronic-resource-num&gt;10.1515/jpem.2004.17.1.85&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6)</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Bizzarri&lt;/Author&gt;&lt;Year&gt;2016&lt;/Year&gt;&lt;RecNum&gt;444&lt;/RecNum&gt;&lt;DisplayText&gt;(25)&lt;/DisplayText&gt;&lt;record&gt;&lt;rec-number&gt;444&lt;/rec-number&gt;&lt;foreign-keys&gt;&lt;key app="EN" db-id="af2ae9fs8vf5t3edaww59vavtw0wff5p0ft2" timestamp="1577774561"&gt;444&lt;/key&gt;&lt;/foreign-keys&gt;&lt;ref-type name="Journal Article"&gt;17&lt;/ref-type&gt;&lt;contributors&gt;&lt;authors&gt;&lt;author&gt;Bizzarri, Carla&lt;/author&gt;&lt;author&gt;Olivini, Nicole&lt;/author&gt;&lt;author&gt;Pedicelli, Stefania&lt;/author&gt;&lt;author&gt;Marini, Romana&lt;/author&gt;&lt;author&gt;Giannone, Germana&lt;/author&gt;&lt;author&gt;Cambiaso, Paola&lt;/author&gt;&lt;author&gt;Cappa, Marco&lt;/author&gt;&lt;/authors&gt;&lt;/contributors&gt;&lt;titles&gt;&lt;title&gt;Congenital primary adrenal insufficiency and selective aldosterone defects presenting as salt-wasting in infancy: a single center 10-year experience&lt;/title&gt;&lt;secondary-title&gt;Italian journal of pediatrics&lt;/secondary-title&gt;&lt;/titles&gt;&lt;periodical&gt;&lt;full-title&gt;Ital J Pediatr&lt;/full-title&gt;&lt;abbr-1&gt;Italian journal of pediatrics&lt;/abbr-1&gt;&lt;/periodical&gt;&lt;pages&gt;73&lt;/pages&gt;&lt;volume&gt;42&lt;/volume&gt;&lt;number&gt;1&lt;/number&gt;&lt;dates&gt;&lt;year&gt;2016&lt;/year&gt;&lt;/dates&gt;&lt;isbn&gt;1824-728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4</w:t>
            </w:r>
          </w:p>
        </w:tc>
        <w:tc>
          <w:tcPr>
            <w:tcW w:w="714"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09A&gt;T</w:t>
            </w:r>
          </w:p>
        </w:tc>
        <w:tc>
          <w:tcPr>
            <w:tcW w:w="768"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His170Leu</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3.742</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4</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1MjwvUmVjTnVtPjxEaXNwbGF5VGV4dD4oNTEpPC9EaXNwbGF5VGV4dD48cmVjb3JkPjxy
ZWMtbnVtYmVyPjUyPC9yZWMtbnVtYmVyPjxmb3JlaWduLWtleXM+PGtleSBhcHA9IkVOIiBkYi1p
ZD0idjV3ZnJwMjByZjV4MHBldGFwdnh6YTV0ZXBkMDVkMmU5NXRmIiB0aW1lc3RhbXA9IjE1ODc1
NzY4NzAiPjUy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1MjwvUmVjTnVtPjxEaXNwbGF5VGV4dD4oNTEpPC9EaXNwbGF5VGV4dD48cmVjb3JkPjxy
ZWMtbnVtYmVyPjUyPC9yZWMtbnVtYmVyPjxmb3JlaWduLWtleXM+PGtleSBhcHA9IkVOIiBkYi1p
ZD0idjV3ZnJwMjByZjV4MHBldGFwdnh6YTV0ZXBkMDVkMmU5NXRmIiB0aW1lc3RhbXA9IjE1ODc1
NzY4NzAiPjUy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5</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39C&gt;A</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Ser180Ter</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6</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an&lt;/Author&gt;&lt;Year&gt;2009&lt;/Year&gt;&lt;RecNum&gt;46&lt;/RecNum&gt;&lt;DisplayText&gt;(49)&lt;/DisplayText&gt;&lt;record&gt;&lt;rec-number&gt;46&lt;/rec-number&gt;&lt;foreign-keys&gt;&lt;key app="EN" db-id="v5wfrp20rf5x0petapvxza5tepd05d2e95tf" timestamp="1587570590"&gt;46&lt;/key&gt;&lt;/foreign-keys&gt;&lt;ref-type name="Journal Article"&gt;17&lt;/ref-type&gt;&lt;contributors&gt;&lt;authors&gt;&lt;author&gt;Chan, Li F&lt;/author&gt;&lt;author&gt;Metherell, Louise A&lt;/author&gt;&lt;author&gt;Krude, Heiko&lt;/author&gt;&lt;author&gt;Ball, Colin&lt;/author&gt;&lt;author&gt;O&amp;apos;Riordan, Stephen MP&lt;/author&gt;&lt;author&gt;Costigan, Colm&lt;/author&gt;&lt;author&gt;Lynch, Sally A&lt;/author&gt;&lt;author&gt;Savage, Martin O&lt;/author&gt;&lt;author&gt;Cavarzere, Paolo&lt;/author&gt;&lt;author&gt;Clark, Adrian JL&lt;/author&gt;&lt;/authors&gt;&lt;/contributors&gt;&lt;titles&gt;&lt;title&gt;Homozygous nonsense and frameshift mutations of the ACTH receptor in children with familial glucocorticoid deficiency (FGD) are not associated with long</w:instrText>
            </w:r>
            <w:r w:rsidRPr="0081206A">
              <w:rPr>
                <w:rFonts w:ascii="Cambria Math" w:eastAsia="Times New Roman" w:hAnsi="Cambria Math" w:cs="Cambria Math"/>
                <w:noProof/>
                <w:color w:val="000000"/>
                <w:sz w:val="20"/>
                <w:szCs w:val="20"/>
              </w:rPr>
              <w:instrText>‐</w:instrText>
            </w:r>
            <w:r w:rsidRPr="0081206A">
              <w:rPr>
                <w:rFonts w:asciiTheme="majorBidi" w:eastAsia="Times New Roman" w:hAnsiTheme="majorBidi" w:cstheme="majorBidi"/>
                <w:noProof/>
                <w:color w:val="000000"/>
                <w:sz w:val="20"/>
                <w:szCs w:val="20"/>
              </w:rPr>
              <w:instrText>term mineralocorticoid deficiency&lt;/title&gt;&lt;secondary-title&gt;Clinical endocrinology&lt;/secondary-title&gt;&lt;/titles&gt;&lt;periodical&gt;&lt;full-title&gt;Clinical endocrinology&lt;/full-title&gt;&lt;/periodical&gt;&lt;pages&gt;171-175&lt;/pages&gt;&lt;volume&gt;71&lt;/volume&gt;&lt;number&gt;2&lt;/number&gt;&lt;dates&gt;&lt;year&gt;2009&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9)</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6</w:t>
            </w:r>
          </w:p>
        </w:tc>
        <w:tc>
          <w:tcPr>
            <w:tcW w:w="714"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73C&gt;A</w:t>
            </w:r>
          </w:p>
        </w:tc>
        <w:tc>
          <w:tcPr>
            <w:tcW w:w="768"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Cys191Ter</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5</w:t>
            </w:r>
          </w:p>
        </w:tc>
        <w:tc>
          <w:tcPr>
            <w:tcW w:w="335"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7</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00BA5D00" w:rsidRPr="0081206A">
              <w:rPr>
                <w:rFonts w:asciiTheme="majorBidi" w:eastAsia="Times New Roman" w:hAnsiTheme="majorBidi" w:cstheme="majorBidi"/>
                <w:noProof/>
                <w:color w:val="000000"/>
                <w:sz w:val="20"/>
                <w:szCs w:val="20"/>
              </w:rPr>
              <w:instrText xml:space="preserve"> ADDIN EN.CITE &lt;EndNote&gt;&lt;Cite&gt;&lt;Author&gt;Mueller&lt;/Author&gt;&lt;Year&gt;2010&lt;/Year&gt;&lt;RecNum&gt;292&lt;/RecNum&gt;&lt;DisplayText&gt;(56)&lt;/DisplayText&gt;&lt;record&gt;&lt;rec-number&gt;292&lt;/rec-number&gt;&lt;foreign-keys&gt;&lt;key app="EN" db-id="af2ae9fs8vf5t3edaww59vavtw0wff5p0ft2" timestamp="1577273637"&gt;292&lt;/key&gt;&lt;/foreign-keys&gt;&lt;ref-type name="Journal Article"&gt;17&lt;/ref-type&gt;&lt;contributors&gt;&lt;authors&gt;&lt;author&gt;Mueller, O. T.&lt;/author&gt;&lt;author&gt;Coovadia, A.&lt;/author&gt;&lt;/authors&gt;&lt;/contributors&gt;&lt;auth-address&gt;Pathology and Laboratory Medicine, All Childrens Hospital, Saint Petersburg, FL 33701, USA.&lt;/auth-address&gt;&lt;titles&gt;&lt;title&gt;Novel human pathological mutations. Gene symbol: MC2R. Disease: glucocorticoid deficiency&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479&lt;/pages&gt;&lt;volume&gt;127&lt;/volume&gt;&lt;number&gt;4&lt;/number&gt;&lt;edition&gt;2011/04/14&lt;/edition&gt;&lt;keywords&gt;&lt;keyword&gt;Base Sequence&lt;/keyword&gt;&lt;keyword&gt;Codon/genetics&lt;/keyword&gt;&lt;keyword&gt;Codon, Nonsense&lt;/keyword&gt;&lt;keyword&gt;Glucocorticoids/*deficiency&lt;/keyword&gt;&lt;keyword&gt;Heterozygote&lt;/keyword&gt;&lt;keyword&gt;Humans&lt;/keyword&gt;&lt;keyword&gt;Receptor, Melanocortin, Type 2/*genetics&lt;/keyword&gt;&lt;/keywords&gt;&lt;dates&gt;&lt;year&gt;2010&lt;/year&gt;&lt;pub-dates&gt;&lt;date&gt;Apr&lt;/date&gt;&lt;/pub-dates&gt;&lt;/dates&gt;&lt;isbn&gt;0340-6717&lt;/isbn&gt;&lt;accession-num&gt;21488243&lt;/accession-num&gt;&lt;urls&gt;&lt;/urls&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6)</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7</w:t>
            </w:r>
          </w:p>
        </w:tc>
        <w:tc>
          <w:tcPr>
            <w:tcW w:w="714"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593T&gt;C</w:t>
            </w:r>
          </w:p>
        </w:tc>
        <w:tc>
          <w:tcPr>
            <w:tcW w:w="768"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Leu198Pro</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5</w:t>
            </w:r>
          </w:p>
        </w:tc>
        <w:tc>
          <w:tcPr>
            <w:tcW w:w="335"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408</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9.4</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00BA5D00" w:rsidRPr="0081206A">
              <w:rPr>
                <w:rFonts w:asciiTheme="majorBidi" w:eastAsia="Times New Roman" w:hAnsiTheme="majorBidi" w:cstheme="majorBidi"/>
                <w:noProof/>
                <w:color w:val="000000"/>
                <w:sz w:val="20"/>
                <w:szCs w:val="20"/>
              </w:rPr>
              <w:instrText xml:space="preserve"> ADDIN EN.CITE &lt;EndNote&gt;&lt;Cite&gt;&lt;Author&gt;Naville&lt;/Author&gt;&lt;Year&gt;2000&lt;/Year&gt;&lt;RecNum&gt;24&lt;/RecNum&gt;&lt;DisplayText&gt;(54)&lt;/DisplayText&gt;&lt;record&gt;&lt;rec-number&gt;24&lt;/rec-number&gt;&lt;foreign-keys&gt;&lt;key app="EN" db-id="v5wfrp20rf5x0petapvxza5tepd05d2e95tf" timestamp="0"&gt;24&lt;/key&gt;&lt;/foreign-keys&gt;&lt;ref-type name="Journal Article"&gt;17&lt;/ref-type&gt;&lt;contributors&gt;&lt;authors&gt;&lt;author&gt;Naville, D.&lt;/author&gt;&lt;author&gt;Penhoat, A.&lt;/author&gt;&lt;author&gt;Begeot, M.&lt;/author&gt;&lt;/authors&gt;&lt;/contributors&gt;&lt;auth-address&gt;INSERM-INRA U 418, IFR 62 and Universite Claude-Bernard Lyon I, Hopital Debrousse, 69322 Lyon Cedex 05, France.&lt;/auth-address&gt;&lt;titles&gt;&lt;title&gt;[ACTH resistance syndromes]&lt;/title&gt;&lt;secondary-title&gt;Ann Endocrinol (Paris)&lt;/secondary-title&gt;&lt;alt-title&gt;Annales d&amp;apos;endocrinologie&lt;/alt-title&gt;&lt;/titles&gt;&lt;periodical&gt;&lt;full-title&gt;Ann Endocrinol (Paris)&lt;/full-title&gt;&lt;/periodical&gt;&lt;pages&gt;428-39&lt;/pages&gt;&lt;volume&gt;61&lt;/volume&gt;&lt;number&gt;5&lt;/number&gt;&lt;edition&gt;2000/11/21&lt;/edition&gt;&lt;keywords&gt;&lt;keyword&gt;*Adrenocorticotropic Hormone&lt;/keyword&gt;&lt;keyword&gt;Drug Resistance&lt;/keyword&gt;&lt;keyword&gt;Glucocorticoids/*deficiency&lt;/keyword&gt;&lt;keyword&gt;Humans&lt;/keyword&gt;&lt;keyword&gt;Hypoglycemia/etiology&lt;/keyword&gt;&lt;keyword&gt;Mutation&lt;/keyword&gt;&lt;keyword&gt;Receptors, Glucocorticoid/*genetics/metabolism&lt;/keyword&gt;&lt;keyword&gt;Syndrome&lt;/keyword&gt;&lt;/keywords&gt;&lt;dates&gt;&lt;year&gt;2000&lt;/year&gt;&lt;pub-dates&gt;&lt;date&gt;Nov&lt;/date&gt;&lt;/pub-dates&gt;&lt;/dates&gt;&lt;orig-pub&gt;Syndromes de resistance a l&amp;apos;ACTH.&lt;/orig-pub&gt;&lt;isbn&gt;0003-4266 (Print)&amp;#xD;0003-4266&lt;/isbn&gt;&lt;accession-num&gt;11084394&lt;/accession-num&gt;&lt;urls&gt;&lt;/urls&gt;&lt;remote-database-provider&gt;NLM&lt;/remote-database-provider&gt;&lt;language&gt;fre&lt;/language&gt;&lt;/record&gt;&lt;/Cite&gt;&lt;/EndNote&gt;</w:instrText>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4)</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8</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01C&gt;T</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rg201Ter</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ytoplasmic</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1</w:t>
            </w:r>
          </w:p>
        </w:tc>
        <w:tc>
          <w:tcPr>
            <w:tcW w:w="386" w:type="pct"/>
          </w:tcPr>
          <w:p w:rsidR="00F52520" w:rsidRPr="0081206A" w:rsidRDefault="00F52520" w:rsidP="00652544">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652544">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Uc2lnb3M8L0F1dGhvcj48WWVhcj4xOTkzPC9ZZWFyPjxS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NDU4LTYxPC9wYWdlcz48dm9s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Uc2lnb3M8L0F1dGhvcj48WWVhcj4xOTkzPC9ZZWFyPjxS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NDU4LTYxPC9wYWdlcz48dm9s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2)</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9</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74T&gt;G</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Leu225Arg </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6</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DC </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227</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8</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Ba2luPC9BdXRob3I+PFllYXI+MjAxMTwvWWVhcj48UmVj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Ba2luPC9BdXRob3I+PFllYXI+MjAxMTwvWWVhcj48UmVj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9)</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0</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676G&gt;A </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Gly226Arg</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6</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7.553</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1</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BbWFubzwvQXV0aG9yPjxZZWFyPjIwMTc8L1llYXI+PFJl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4Ny0x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BbWFubzwvQXV0aG9yPjxZZWFyPjIwMTc8L1llYXI+PFJl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4Ny0x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4)</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HdXJhbjwvQXV0aG9yPjxZZWFyPjIwMTY8L1llYXI+PFJl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cGFn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1</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697G&gt;C</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Ala233Pro</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6</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3.929</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6.5</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t>This study,</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Guran&lt;/Author&gt;&lt;Year&gt;2016&lt;/Year&gt;&lt;RecNum&gt;43&lt;/RecNum&gt;&lt;DisplayText&gt;(43)&lt;/DisplayText&gt;&lt;record&gt;&lt;rec-number&gt;43&lt;/rec-number&gt;&lt;foreign-keys&gt;&lt;key app="EN" db-id="v5wfrp20rf5x0petapvxza5tepd05d2e95tf" timestamp="1587567639"&gt;43&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QZW5ob2F0PC9BdXRob3I+PFllYXI+MjAwMjwvWWVhcj48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5)</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Bizzarri&lt;/Author&gt;&lt;Year&gt;2016&lt;/Year&gt;&lt;RecNum&gt;444&lt;/RecNum&gt;&lt;DisplayText&gt;(25)&lt;/DisplayText&gt;&lt;record&gt;&lt;rec-number&gt;444&lt;/rec-number&gt;&lt;foreign-keys&gt;&lt;key app="EN" db-id="af2ae9fs8vf5t3edaww59vavtw0wff5p0ft2" timestamp="1577774561"&gt;444&lt;/key&gt;&lt;/foreign-keys&gt;&lt;ref-type name="Journal Article"&gt;17&lt;/ref-type&gt;&lt;contributors&gt;&lt;authors&gt;&lt;author&gt;Bizzarri, Carla&lt;/author&gt;&lt;author&gt;Olivini, Nicole&lt;/author&gt;&lt;author&gt;Pedicelli, Stefania&lt;/author&gt;&lt;author&gt;Marini, Romana&lt;/author&gt;&lt;author&gt;Giannone, Germana&lt;/author&gt;&lt;author&gt;Cambiaso, Paola&lt;/author&gt;&lt;author&gt;Cappa, Marco&lt;/author&gt;&lt;/authors&gt;&lt;/contributors&gt;&lt;titles&gt;&lt;title&gt;Congenital primary adrenal insufficiency and selective aldosterone defects presenting as salt-wasting in infancy: a single center 10-year experience&lt;/title&gt;&lt;secondary-title&gt;Italian journal of pediatrics&lt;/secondary-title&gt;&lt;/titles&gt;&lt;periodical&gt;&lt;full-title&gt;Ital J Pediatr&lt;/full-title&gt;&lt;abbr-1&gt;Italian journal of pediatrics&lt;/abbr-1&gt;&lt;/periodical&gt;&lt;pages&gt;73&lt;/pages&gt;&lt;volume&gt;42&lt;/volume&gt;&lt;number&gt;1&lt;/number&gt;&lt;dates&gt;&lt;year&gt;2016&lt;/year&gt;&lt;/dates&gt;&lt;isbn&gt;1824-728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2</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712C&gt;T </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His238Tyr</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6</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773</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3</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Abuduxikuer&lt;/Author&gt;&lt;Year&gt;2019&lt;/Year&gt;&lt;RecNum&gt;1&lt;/RecNum&gt;&lt;DisplayText&gt;(10)&lt;/DisplayText&gt;&lt;record&gt;&lt;rec-number&gt;1&lt;/rec-number&gt;&lt;foreign-keys&gt;&lt;key app="EN" db-id="af2ae9fs8vf5t3edaww59vavtw0wff5p0ft2" timestamp="1577272796"&gt;1&lt;/key&gt;&lt;/foreign-keys&gt;&lt;ref-type name="Journal Article"&gt;17&lt;/ref-type&gt;&lt;contributors&gt;&lt;authors&gt;&lt;author&gt;Abuduxikuer, K.&lt;/author&gt;&lt;author&gt;Li, Z. D.&lt;/author&gt;&lt;author&gt;Xie, X. B.&lt;/author&gt;&lt;author&gt;Li, Y. C.&lt;/author&gt;&lt;author&gt;Zhao, J.&lt;/author&gt;&lt;author&gt;Wang, J. S.&lt;/author&gt;&lt;/authors&gt;&lt;/contributors&gt;&lt;auth-address&gt;Department of Hepatology, Children&amp;apos;s Hospital of Fudan University, Shanghai, China.&lt;/auth-address&gt;&lt;titles&gt;&lt;title&gt;Novel Melanocortin 2 Receptor Variant in a Chinese Infant With Familial Glucocorticoid Deficiency Type 1, Case Report and Review of Literatur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359&lt;/pages&gt;&lt;volume&gt;10&lt;/volume&gt;&lt;edition&gt;2019/06/28&lt;/edition&gt;&lt;keywords&gt;&lt;keyword&gt;adrenocorticotropic hormone (ACTH)&lt;/keyword&gt;&lt;keyword&gt;cholestasis&lt;/keyword&gt;&lt;keyword&gt;cortisol&lt;/keyword&gt;&lt;keyword&gt;familial glucocorticoid deficiency (FGD) type 1&lt;/keyword&gt;&lt;keyword&gt;hypoglycemia&lt;/keyword&gt;&lt;keyword&gt;linear overgrowth&lt;/keyword&gt;&lt;keyword&gt;melanocortin 2 receptor (MC2R)&lt;/keyword&gt;&lt;keyword&gt;skin hyperpigmentation&lt;/keyword&gt;&lt;/keywords&gt;&lt;dates&gt;&lt;year&gt;2019&lt;/year&gt;&lt;/dates&gt;&lt;isbn&gt;1664-2392 (Print)&amp;#xD;1664-2392&lt;/isbn&gt;&lt;accession-num&gt;31244773&lt;/accession-num&gt;&lt;urls&gt;&lt;/urls&gt;&lt;custom2&gt;PMC6563654&lt;/custom2&gt;&lt;electronic-resource-num&gt;10.3389/fendo.2019.00359&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1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3</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42A&gt;G</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Ser247Gly</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B</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 -1.947</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2.7</w:t>
            </w:r>
          </w:p>
        </w:tc>
        <w:tc>
          <w:tcPr>
            <w:tcW w:w="386" w:type="pct"/>
          </w:tcPr>
          <w:p w:rsidR="00F52520" w:rsidRPr="0081206A" w:rsidRDefault="00BA5D0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Td29yZHM8L0F1dGhvcj48WWVhcj4yMDA0PC9ZZWFyPjxS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Td29yZHM8L0F1dGhvcj48WWVhcj4yMDA0PC9ZZWFyPjxS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7)</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Hiroi&lt;/Author&gt;&lt;Year&gt;1998&lt;/Year&gt;&lt;RecNum&gt;450&lt;/RecNum&gt;&lt;DisplayText&gt;(31)&lt;/DisplayText&gt;&lt;record&gt;&lt;rec-number&gt;450&lt;/rec-number&gt;&lt;foreign-keys&gt;&lt;key app="EN" db-id="af2ae9fs8vf5t3edaww59vavtw0wff5p0ft2" timestamp="1577777392"&gt;450&lt;/key&gt;&lt;/foreign-keys&gt;&lt;ref-type name="Journal Article"&gt;17&lt;/ref-type&gt;&lt;contributors&gt;&lt;authors&gt;&lt;author&gt;Hiroi, N&lt;/author&gt;&lt;author&gt;Yakushiji, F&lt;/author&gt;&lt;author&gt;Shimojo, M&lt;/author&gt;&lt;author&gt;Watanabe, S&lt;/author&gt;&lt;author&gt;Sugano, S&lt;/author&gt;&lt;author&gt;Yamaguchi, N&lt;/author&gt;&lt;author&gt;Miyachi, Y&lt;/author&gt;&lt;/authors&gt;&lt;/contributors&gt;&lt;titles&gt;&lt;title&gt;Human ACTH hypersensitivity syndrome associated with abnormalities of the ACTH receptor gene&lt;/title&gt;&lt;secondary-title&gt;Clinical endocrinology&lt;/secondary-title&gt;&lt;/titles&gt;&lt;periodical&gt;&lt;full-title&gt;Clin Endocrinol (Oxf)&lt;/full-title&gt;&lt;abbr-1&gt;Clinical endocrinology&lt;/abbr-1&gt;&lt;/periodical&gt;&lt;pages&gt;129-134&lt;/pages&gt;&lt;volume&gt;48&lt;/volume&gt;&lt;number&gt;2&lt;/number&gt;&lt;dates&gt;&lt;year&gt;1998&lt;/year&gt;&lt;/dates&gt;&lt;isbn&gt;0300-0664&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4</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c.752G&gt;T </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Cys251Phe</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10.587</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5</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OYXZpbGxlPC9BdXRob3I+PFllYXI+MTk5NjwvWWVhcj48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NDQyLTg8L3BhZ2VzPjx2b2x1bWU+ODE8L3ZvbHVtZT48bnVtYmVyPjQ8L251bWJlcj48ZWRp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OYXZpbGxlPC9BdXRob3I+PFllYXI+MTk5NjwvWWVhcj48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NDQyLTg8L3BhZ2VzPjx2b2x1bWU+ODE8L3ZvbHVtZT48bnVtYmVyPjQ8L251bWJlcj48ZWRp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92"/>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5</w:t>
            </w:r>
          </w:p>
        </w:tc>
        <w:tc>
          <w:tcPr>
            <w:tcW w:w="714"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61A&gt;G</w:t>
            </w:r>
          </w:p>
        </w:tc>
        <w:tc>
          <w:tcPr>
            <w:tcW w:w="768"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yr254cys</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7.581</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4</w:t>
            </w:r>
          </w:p>
        </w:tc>
        <w:tc>
          <w:tcPr>
            <w:tcW w:w="386" w:type="pct"/>
          </w:tcPr>
          <w:p w:rsidR="00F52520" w:rsidRPr="0081206A" w:rsidRDefault="00F52520" w:rsidP="00BA5D00">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aHVuZzwvQXV0aG9yPjxZZWFyPjIwMDg8L1llYXI+PFJl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MzE4LTIzPC9wYWdlcz48dm9sdW1lPjg3PC92b2x1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</w:fldData>
              </w:fldChar>
            </w:r>
            <w:r w:rsidR="00BA5D00" w:rsidRPr="0081206A">
              <w:rPr>
                <w:rFonts w:asciiTheme="majorBidi" w:eastAsia="Times New Roman" w:hAnsiTheme="majorBidi" w:cstheme="majorBidi"/>
                <w:noProof/>
                <w:color w:val="000000"/>
                <w:sz w:val="20"/>
                <w:szCs w:val="20"/>
              </w:rPr>
              <w:instrText xml:space="preserve"> ADDIN EN.CITE </w:instrText>
            </w:r>
            <w:r w:rsidR="00BA5D00" w:rsidRPr="0081206A">
              <w:rPr>
                <w:rFonts w:asciiTheme="majorBidi" w:eastAsia="Times New Roman" w:hAnsiTheme="majorBidi" w:cstheme="majorBidi"/>
                <w:noProof/>
                <w:color w:val="000000"/>
                <w:sz w:val="20"/>
                <w:szCs w:val="20"/>
              </w:rPr>
              <w:fldChar w:fldCharType="begin">
                <w:fldData xml:space="preserve">PEVuZE5vdGU+PENpdGU+PEF1dGhvcj5DaHVuZzwvQXV0aG9yPjxZZWFyPjIwMDg8L1llYXI+PFJl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MzE4LTIzPC9wYWdlcz48dm9sdW1lPjg3PC92b2x1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</w:fldData>
              </w:fldChar>
            </w:r>
            <w:r w:rsidR="00BA5D00" w:rsidRPr="0081206A">
              <w:rPr>
                <w:rFonts w:asciiTheme="majorBidi" w:eastAsia="Times New Roman" w:hAnsiTheme="majorBidi" w:cstheme="majorBidi"/>
                <w:noProof/>
                <w:color w:val="000000"/>
                <w:sz w:val="20"/>
                <w:szCs w:val="20"/>
              </w:rPr>
              <w:instrText xml:space="preserve"> ADDIN EN.CITE.DATA </w:instrText>
            </w:r>
            <w:r w:rsidR="00BA5D00" w:rsidRPr="0081206A">
              <w:rPr>
                <w:rFonts w:asciiTheme="majorBidi" w:eastAsia="Times New Roman" w:hAnsiTheme="majorBidi" w:cstheme="majorBidi"/>
                <w:noProof/>
                <w:color w:val="000000"/>
                <w:sz w:val="20"/>
                <w:szCs w:val="20"/>
              </w:rPr>
            </w:r>
            <w:r w:rsidR="00BA5D00"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00BA5D00" w:rsidRPr="0081206A">
              <w:rPr>
                <w:rFonts w:asciiTheme="majorBidi" w:eastAsia="Times New Roman" w:hAnsiTheme="majorBidi" w:cstheme="majorBidi"/>
                <w:noProof/>
                <w:color w:val="000000"/>
                <w:sz w:val="20"/>
                <w:szCs w:val="20"/>
              </w:rPr>
              <w:t>(52, 53)</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Francescato&lt;/Author&gt;&lt;Year&gt;2012&lt;/Year&gt;&lt;RecNum&gt;443&lt;/RecNum&gt;&lt;DisplayText&gt;(4)&lt;/DisplayText&gt;&lt;record&gt;&lt;rec-number&gt;443&lt;/rec-number&gt;&lt;foreign-keys&gt;&lt;key app="EN" db-id="af2ae9fs8vf5t3edaww59vavtw0wff5p0ft2" timestamp="1577773880"&gt;443&lt;/key&gt;&lt;/foreign-keys&gt;&lt;ref-type name="Journal Article"&gt;17&lt;/ref-type&gt;&lt;contributors&gt;&lt;authors&gt;&lt;author&gt;Francescato, G.&lt;/author&gt;&lt;author&gt;Salvatoni, A.&lt;/author&gt;&lt;author&gt;Persani, L.&lt;/author&gt;&lt;author&gt;Agosti, M.&lt;/author&gt;&lt;/authors&gt;&lt;/contributors&gt;&lt;auth-address&gt;Department of Neonatology and NICU, Ospedale Filippo Del Ponte, Varese, Italy. gaia.francescato@yahoo.it&lt;/auth-address&gt;&lt;titles&gt;&lt;title&gt;A rare genetic disorder causing persistent severe neonatal hypoglycaemia the diagnostic workup&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2&lt;/volume&gt;&lt;edition&gt;2012/07/21&lt;/edition&gt;&lt;keywords&gt;&lt;keyword&gt;Adrenal Insufficiency/*complications/genetics&lt;/keyword&gt;&lt;keyword&gt;DNA/genetics&lt;/keyword&gt;&lt;keyword&gt;Heterozygote&lt;/keyword&gt;&lt;keyword&gt;Humans&lt;/keyword&gt;&lt;keyword&gt;Hypoglycemia/*etiology/genetics&lt;/keyword&gt;&lt;keyword&gt;Infant, Newborn&lt;/keyword&gt;&lt;keyword&gt;Male&lt;/keyword&gt;&lt;keyword&gt;Mutation&lt;/keyword&gt;&lt;keyword&gt;*Rare Diseases&lt;/keyword&gt;&lt;keyword&gt;Receptor, Melanocortin, Type 2/genetics&lt;/keyword&gt;&lt;keyword&gt;Steroid Metabolism, Inborn Errors/*complications/genetics&lt;/keyword&gt;&lt;/keywords&gt;&lt;dates&gt;&lt;year&gt;2012&lt;/year&gt;&lt;pub-dates&gt;&lt;date&gt;Jul 19&lt;/date&gt;&lt;/pub-dates&gt;&lt;/dates&gt;&lt;isbn&gt;1757-790x&lt;/isbn&gt;&lt;accession-num&gt;22814974&lt;/accession-num&gt;&lt;urls&gt;&lt;/urls&gt;&lt;custom2&gt;PMC4542951&lt;/custom2&gt;&lt;electronic-resource-num&gt;10.1136/bcr-03-2012-5979&lt;/electronic-resource-num&gt;&lt;remote-database-provider&gt;NLM&lt;/remote-database-provider&gt;&lt;language&gt;eng&lt;/language&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fldData xml:space="preserve">PEVuZE5vdGU+PENpdGU+PEF1dGhvcj5Uc2lnb3M8L0F1dGhvcj48WWVhcj4xOTk1PC9ZZWFyPjxS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yMTg2LTk8L3BhZ2VzPjx2b2x1bWU+ODA8L3ZvbHVtZT48bnVt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Uc2lnb3M8L0F1dGhvcj48WWVhcj4xOTk1PC9ZZWFyPjxS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yMTg2LTk8L3BhZ2VzPjx2b2x1bWU+ODA8L3ZvbHVtZT48bnVt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9)</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6</w:t>
            </w:r>
          </w:p>
        </w:tc>
        <w:tc>
          <w:tcPr>
            <w:tcW w:w="714"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67C&gt;T</w:t>
            </w:r>
          </w:p>
        </w:tc>
        <w:tc>
          <w:tcPr>
            <w:tcW w:w="768"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Ser256Phe</w:t>
            </w:r>
          </w:p>
        </w:tc>
        <w:tc>
          <w:tcPr>
            <w:tcW w:w="383" w:type="pct"/>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5.255</w:t>
            </w:r>
          </w:p>
        </w:tc>
        <w:tc>
          <w:tcPr>
            <w:tcW w:w="335" w:type="pct"/>
            <w:shd w:val="clear" w:color="auto" w:fill="auto"/>
          </w:tcPr>
          <w:p w:rsidR="00F52520" w:rsidRPr="0081206A" w:rsidRDefault="00F52520" w:rsidP="00652544">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9.9</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1NTwvUmVjTnVtPjxEaXNwbGF5VGV4dD4oNTEpPC9EaXNwbGF5VGV4dD48cmVjb3JkPjxy
ZWMtbnVtYmVyPjU1PC9yZWMtbnVtYmVyPjxmb3JlaWduLWtleXM+PGtleSBhcHA9IkVOIiBkYi1p
ZD0idjV3ZnJwMjByZjV4MHBldGFwdnh6YTV0ZXBkMDVkMmU5NXRmIiB0aW1lc3RhbXA9IjE1ODc1
Nzg2NzciPjU1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DbGFyazwvQXV0aG9yPjxZZWFyPjIwMDU8L1llYXI+PFJl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1)</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7</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818C&gt;A</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Pro273His</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7</w:t>
            </w: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8.321</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8.7</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ung&lt;/Author&gt;&lt;Year&gt;2008&lt;/Year&gt;&lt;RecNum&gt;468&lt;/RecNum&gt;&lt;DisplayText&gt;(52)&lt;/DisplayText&gt;&lt;record&gt;&lt;rec-number&gt;468&lt;/rec-number&gt;&lt;foreign-keys&gt;&lt;key app="EN" db-id="af2ae9fs8vf5t3edaww59vavtw0wff5p0ft2" timestamp="1580277402"&gt;468&lt;/key&gt;&lt;/foreign-keys&gt;&lt;ref-type name="Journal Article"&gt;17&lt;/ref-type&gt;&lt;contributors&gt;&lt;authors&gt;&lt;author&gt;Chung, TT&lt;/author&gt;&lt;author&gt;Webb, TR&lt;/author&gt;&lt;author&gt;Chan, LF&lt;/author&gt;&lt;author&gt;Cooray, SN&lt;/author&gt;&lt;author&gt;Metherell, LA&lt;/author&gt;&lt;author&gt;King, PJ&lt;/author&gt;&lt;author&gt;Chapple, JP&lt;/author&gt;&lt;author&gt;Clark, AJL&lt;/author&gt;&lt;/authors&gt;&lt;/contributors&gt;&lt;titles&gt;&lt;title&gt;The majority of adrenocorticotropin receptor (melanocortin 2 receptor) mutations found in familial glucocorticoid deficiency type 1 lead to defective trafficking of the receptor to the cell surface&lt;/title&gt;&lt;secondary-title&gt;The Journal of Clinical Endocrinology &amp;amp; Metabolism&lt;/secondary-title&gt;&lt;/titles&gt;&lt;periodical&gt;&lt;full-title&gt;The Journal of Clinical Endocrinology &amp;amp; Metabolism&lt;/full-title&gt;&lt;/periodical&gt;&lt;pages&gt;4948-4954&lt;/pages&gt;&lt;volume&gt;93&lt;/volume&gt;&lt;number&gt;12&lt;/number&gt;&lt;dates&gt;&lt;year&gt;2008&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52)</w:t>
            </w:r>
            <w:r w:rsidRPr="0081206A">
              <w:rPr>
                <w:rFonts w:asciiTheme="majorBidi" w:eastAsia="Times New Roman" w:hAnsiTheme="majorBidi" w:cstheme="majorBidi"/>
                <w:noProof/>
                <w:color w:val="000000"/>
                <w:sz w:val="20"/>
                <w:szCs w:val="20"/>
              </w:rPr>
              <w:fldChar w:fldCharType="end"/>
            </w: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fldData xml:space="preserve">PEVuZE5vdGU+PENpdGU+PEF1dGhvcj5XdTwvQXV0aG9yPjxZZWFyPjE5OTg8L1llYXI+PFJlY051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wgR2VuZXQgTWV0YWI8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noProof/>
                <w:color w:val="000000"/>
                <w:sz w:val="20"/>
                <w:szCs w:val="20"/>
              </w:rPr>
              <w:instrText xml:space="preserve"> ADDIN EN.CITE </w:instrText>
            </w:r>
            <w:r w:rsidRPr="0081206A">
              <w:rPr>
                <w:rFonts w:asciiTheme="majorBidi" w:eastAsia="Times New Roman" w:hAnsiTheme="majorBidi" w:cstheme="majorBidi"/>
                <w:noProof/>
                <w:color w:val="000000"/>
                <w:sz w:val="20"/>
                <w:szCs w:val="20"/>
              </w:rPr>
              <w:fldChar w:fldCharType="begin">
                <w:fldData xml:space="preserve">PEVuZE5vdGU+PENpdGU+PEF1dGhvcj5XdTwvQXV0aG9yPjxZZWFyPjE5OTg8L1llYXI+PFJlY051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wgR2VuZXQgTWV0YWI8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</w:fldData>
              </w:fldChar>
            </w:r>
            <w:r w:rsidRPr="0081206A">
              <w:rPr>
                <w:rFonts w:asciiTheme="majorBidi" w:eastAsia="Times New Roman" w:hAnsiTheme="majorBidi" w:cstheme="majorBidi"/>
                <w:noProof/>
                <w:color w:val="000000"/>
                <w:sz w:val="20"/>
                <w:szCs w:val="20"/>
              </w:rPr>
              <w:instrText xml:space="preserve"> ADDIN EN.CITE.DATA </w:instrText>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8)</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8</w:t>
            </w:r>
          </w:p>
        </w:tc>
        <w:tc>
          <w:tcPr>
            <w:tcW w:w="714" w:type="pct"/>
            <w:shd w:val="clear" w:color="auto" w:fill="auto"/>
            <w:noWrap/>
            <w:hideMark/>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833T&gt;G</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Phen278Cys</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7</w:t>
            </w:r>
          </w:p>
        </w:tc>
        <w:tc>
          <w:tcPr>
            <w:tcW w:w="335" w:type="pct"/>
            <w:shd w:val="clear" w:color="auto" w:fill="auto"/>
            <w:noWrap/>
            <w:hideMark/>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w:t>
            </w:r>
          </w:p>
        </w:tc>
        <w:tc>
          <w:tcPr>
            <w:tcW w:w="383" w:type="pct"/>
            <w:shd w:val="clear" w:color="auto" w:fill="auto"/>
            <w:noWrap/>
            <w:hideMark/>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hideMark/>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6.107</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2</w:t>
            </w:r>
          </w:p>
        </w:tc>
        <w:tc>
          <w:tcPr>
            <w:tcW w:w="386" w:type="pct"/>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BD1BE5">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an&lt;/Author&gt;&lt;Year&gt;2009&lt;/Year&gt;&lt;RecNum&gt;439&lt;/RecNum&gt;&lt;DisplayText&gt;(23)&lt;/DisplayText&gt;&lt;record&gt;&lt;rec-number&gt;439&lt;/rec-number&gt;&lt;foreign-keys&gt;&lt;key app="EN" db-id="af2ae9fs8vf5t3edaww59vavtw0wff5p0ft2" timestamp="1577770042"&gt;439&lt;/key&gt;&lt;/foreign-keys&gt;&lt;ref-type name="Journal Article"&gt;17&lt;/ref-type&gt;&lt;contributors&gt;&lt;authors&gt;&lt;author&gt;Chan, Li F&lt;/author&gt;&lt;author&gt;Chung, Teng-Teng&lt;/author&gt;&lt;author&gt;Massoud, Ahmed F&lt;/author&gt;&lt;author&gt;Metherell, Louise A&lt;/author&gt;&lt;author&gt;Clark, Adrian JL&lt;/author&gt;&lt;/authors&gt;&lt;/contributors&gt;&lt;titles&gt;&lt;title&gt;Functional consequence of a novel Y129C mutation in a patient with two contradictory melanocortin-2-receptor mutations&lt;/title&gt;&lt;secondary-title&gt;European journal of endocrinology&lt;/secondary-title&gt;&lt;/titles&gt;&lt;periodical&gt;&lt;full-title&gt;Eur J Endocrinol&lt;/full-title&gt;&lt;abbr-1&gt;European journal of endocrinology&lt;/abbr-1&gt;&lt;/periodical&gt;&lt;pages&gt;705&lt;/pages&gt;&lt;volume&gt;160&lt;/volume&gt;&lt;number&gt;4&lt;/number&gt;&lt;dates&gt;&lt;year&gt;2009&lt;/year&gt;&lt;/dates&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2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9</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52G&gt;A</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Cys251Trp</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Extracellular</w:t>
            </w: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10.587</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7.0</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Guran&lt;/Author&gt;&lt;Year&gt;2016&lt;/Year&gt;&lt;RecNum&gt;43&lt;/RecNum&gt;&lt;DisplayText&gt;(43)&lt;/DisplayText&gt;&lt;record&gt;&lt;rec-number&gt;43&lt;/rec-number&gt;&lt;foreign-keys&gt;&lt;key app="EN" db-id="v5wfrp20rf5x0petapvxza5tepd05d2e95tf" timestamp="1587567639"&gt;43&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94"/>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MRAP</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r>
      <w:tr w:rsidR="00F52520" w:rsidRPr="0081206A" w:rsidTr="00F52520">
        <w:trPr>
          <w:trHeight w:val="217"/>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eletion</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7_23delACGCCTC</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Gln6Metfs*24</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w:t>
            </w: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0</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odan-Moses&lt;/Author&gt;&lt;Year&gt;2006&lt;/Year&gt;&lt;RecNum&gt;64&lt;/RecNum&gt;&lt;DisplayText&gt;(39)&lt;/DisplayText&gt;&lt;record&gt;&lt;rec-number&gt;64&lt;/rec-number&gt;&lt;foreign-keys&gt;&lt;key app="EN" db-id="v5wfrp20rf5x0petapvxza5tepd05d2e95tf" timestamp="1587607178"&gt;64&lt;/key&gt;&lt;/foreign-keys&gt;&lt;ref-type name="Journal Article"&gt;17&lt;/ref-type&gt;&lt;contributors&gt;&lt;authors&gt;&lt;author&gt;Modan-Moses, Dalit&lt;/author&gt;&lt;author&gt;Ben-Zeev, Bruria&lt;/author&gt;&lt;author&gt;Hoffmann, Chen&lt;/author&gt;&lt;author&gt;Falik-Zaccai, Tzipora C&lt;/author&gt;&lt;author&gt;Bental, Yoram A&lt;/author&gt;&lt;author&gt;Pinhas-Hamiel, Orit&lt;/author&gt;&lt;author&gt;Anikster, Yair&lt;/author&gt;&lt;/authors&gt;&lt;/contributors&gt;&lt;titles&gt;&lt;title&gt;Unusual presentation of familial glucocorticoid deficiency with a novel MRAP mutation&lt;/title&gt;&lt;secondary-title&gt;The Journal of Clinical Endocrinology &amp;amp; Metabolism&lt;/secondary-title&gt;&lt;/titles&gt;&lt;periodical&gt;&lt;full-title&gt;The Journal of Clinical Endocrinology &amp;amp; Metabolism&lt;/full-title&gt;&lt;/periodical&gt;&lt;pages&gt;3713-3717&lt;/pages&gt;&lt;volume&gt;91&lt;/volume&gt;&lt;number&gt;10&lt;/number&gt;&lt;dates&gt;&lt;year&gt;2006&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9)</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72"/>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88_90delAAG</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p.Lys29del           </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1.6</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Guran&lt;/Author&gt;&lt;Year&gt;2016&lt;/Year&gt;&lt;RecNum&gt;60&lt;/RecNum&gt;&lt;DisplayText&gt;(43)&lt;/DisplayText&gt;&lt;record&gt;&lt;rec-number&gt;60&lt;/rec-number&gt;&lt;foreign-keys&gt;&lt;key app="EN" db-id="v5wfrp20rf5x0petapvxza5tepd05d2e95tf" timestamp="1587606511"&gt;60&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23"/>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28delG</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Val44Ter</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w:t>
            </w: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9.0</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Rumie&lt;/Author&gt;&lt;Year&gt;2007&lt;/Year&gt;&lt;RecNum&gt;63&lt;/RecNum&gt;&lt;DisplayText&gt;(38)&lt;/DisplayText&gt;&lt;record&gt;&lt;rec-number&gt;63&lt;/rec-number&gt;&lt;foreign-keys&gt;&lt;key app="EN" db-id="v5wfrp20rf5x0petapvxza5tepd05d2e95tf" timestamp="1587607031"&gt;63&lt;/key&gt;&lt;/foreign-keys&gt;&lt;ref-type name="Journal Article"&gt;17&lt;/ref-type&gt;&lt;contributors&gt;&lt;authors&gt;&lt;author&gt;Rumie, H&lt;/author&gt;&lt;author&gt;Metherell, LA&lt;/author&gt;&lt;author&gt;Clark, AJL&lt;/author&gt;&lt;author&gt;Beauloye, V&lt;/author&gt;&lt;author&gt;Maes, M&lt;/author&gt;&lt;/authors&gt;&lt;/contributors&gt;&lt;titles&gt;&lt;title&gt;Clinical and biological phenotype of a patient with familial glucocorticoid deficiency type 2 caused by a mutation of melanocortin 2 receptor accessory protein&lt;/title&gt;&lt;secondary-title&gt;European journal of endocrinology&lt;/secondary-title&gt;&lt;/titles&gt;&lt;periodical&gt;&lt;full-title&gt;European journal of endocrinology&lt;/full-title&gt;&lt;/periodical&gt;&lt;pages&gt;539-542&lt;/pages&gt;&lt;volume&gt;157&lt;/volume&gt;&lt;number&gt;4&lt;/number&gt;&lt;dates&gt;&lt;year&gt;2007&lt;/year&gt;&lt;/dates&gt;&lt;isbn&gt;0804-4643&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38)</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5&lt;/Year&gt;&lt;RecNum&gt;57&lt;/RecNum&gt;&lt;DisplayText&gt;(40)&lt;/DisplayText&gt;&lt;record&gt;&lt;rec-number&gt;57&lt;/rec-number&gt;&lt;foreign-keys&gt;&lt;key app="EN" db-id="v5wfrp20rf5x0petapvxza5tepd05d2e95tf" timestamp="1587606285"&gt;57&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splice</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r>
      <w:tr w:rsidR="00F52520" w:rsidRPr="0081206A" w:rsidTr="00F52520">
        <w:trPr>
          <w:trHeight w:val="71"/>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4</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3insT</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8</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0.75</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5&lt;/Year&gt;&lt;RecNum&gt;57&lt;/RecNum&gt;&lt;DisplayText&gt;(40)&lt;/DisplayText&gt;&lt;record&gt;&lt;rec-number&gt;57&lt;/rec-number&gt;&lt;foreign-keys&gt;&lt;key app="EN" db-id="v5wfrp20rf5x0petapvxza5tepd05d2e95tf" timestamp="1587606285"&gt;57&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Guran&lt;/Author&gt;&lt;Year&gt;2016&lt;/Year&gt;&lt;RecNum&gt;43&lt;/RecNum&gt;&lt;DisplayText&gt;(43)&lt;/DisplayText&gt;&lt;record&gt;&lt;rec-number&gt;43&lt;/rec-number&gt;&lt;foreign-keys&gt;&lt;key app="EN" db-id="v5wfrp20rf5x0petapvxza5tepd05d2e95tf" timestamp="1587567639"&gt;43&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5</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2_3dupTA</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2</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Jain&lt;/Author&gt;&lt;Year&gt;2011&lt;/Year&gt;&lt;RecNum&gt;56&lt;/RecNum&gt;&lt;DisplayText&gt;(45)&lt;/DisplayText&gt;&lt;record&gt;&lt;rec-number&gt;56&lt;/rec-number&gt;&lt;foreign-keys&gt;&lt;key app="EN" db-id="v5wfrp20rf5x0petapvxza5tepd05d2e95tf" timestamp="1587606204"&gt;56&lt;/key&gt;&lt;/foreign-keys&gt;&lt;ref-type name="Journal Article"&gt;17&lt;/ref-type&gt;&lt;contributors&gt;&lt;authors&gt;&lt;author&gt;Jain, V&lt;/author&gt;&lt;author&gt;Metherell, LA&lt;/author&gt;&lt;author&gt;David, A&lt;/author&gt;&lt;author&gt;Sharma, R&lt;/author&gt;&lt;author&gt;Sharma, PK&lt;/author&gt;&lt;author&gt;Clark, AJL&lt;/author&gt;&lt;author&gt;Chan, LF&lt;/author&gt;&lt;/authors&gt;&lt;/contributors&gt;&lt;titles&gt;&lt;title&gt;Neonatal presentation of familial glucocorticoid deficiency resulting from a novel splice mutation in the melanocortin 2 receptor accessory protein&lt;/title&gt;&lt;secondary-title&gt;European journal of endocrinology&lt;/secondary-title&gt;&lt;/titles&gt;&lt;periodical&gt;&lt;full-title&gt;European journal of endocrinology&lt;/full-title&gt;&lt;/periodical&gt;&lt;pages&gt;987&lt;/pages&gt;&lt;volume&gt;165&lt;/volume&gt;&lt;number&gt;6&lt;/number&gt;&lt;dates&gt;&lt;year&gt;2011&lt;/year&gt;&lt;/dates&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5)</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G&gt;C</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6</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1</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5&lt;/Year&gt;&lt;RecNum&gt;57&lt;/RecNum&gt;&lt;DisplayText&gt;(40)&lt;/DisplayText&gt;&lt;record&gt;&lt;rec-number&gt;57&lt;/rec-number&gt;&lt;foreign-keys&gt;&lt;key app="EN" db-id="v5wfrp20rf5x0petapvxza5tepd05d2e95tf" timestamp="1587606285"&gt;57&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09"/>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7</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G&gt;A</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2</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5&lt;/Year&gt;&lt;RecNum&gt;57&lt;/RecNum&gt;&lt;DisplayText&gt;(40)&lt;/DisplayText&gt;&lt;record&gt;&lt;rec-number&gt;57&lt;/rec-number&gt;&lt;foreign-keys&gt;&lt;key app="EN" db-id="v5wfrp20rf5x0petapvxza5tepd05d2e95tf" timestamp="1587606285"&gt;57&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70"/>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8</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delG</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 xml:space="preserve">DC </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3.9</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5&lt;/Year&gt;&lt;RecNum&gt;57&lt;/RecNum&gt;&lt;DisplayText&gt;(40)&lt;/DisplayText&gt;&lt;record&gt;&lt;rec-number&gt;57&lt;/rec-number&gt;&lt;foreign-keys&gt;&lt;key app="EN" db-id="v5wfrp20rf5x0petapvxza5tepd05d2e95tf" timestamp="1587606285"&gt;57&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Akın&lt;/Author&gt;&lt;Year&gt;2010&lt;/Year&gt;&lt;RecNum&gt;58&lt;/RecNum&gt;&lt;DisplayText&gt;(41)&lt;/DisplayText&gt;&lt;record&gt;&lt;rec-number&gt;58&lt;/rec-number&gt;&lt;foreign-keys&gt;&lt;key app="EN" db-id="v5wfrp20rf5x0petapvxza5tepd05d2e95tf" timestamp="1587606415"&gt;58&lt;/key&gt;&lt;/foreign-keys&gt;&lt;ref-type name="Journal Article"&gt;17&lt;/ref-type&gt;&lt;contributors&gt;&lt;authors&gt;&lt;author&gt;Akın, Leyla&lt;/author&gt;&lt;author&gt;Kurtoğlu, Selim&lt;/author&gt;&lt;author&gt;Kendirici, Mustafa&lt;/author&gt;&lt;author&gt;Akın, Mustafa Ali&lt;/author&gt;&lt;/authors&gt;&lt;/contributors&gt;&lt;titles&gt;&lt;title&gt;Familial glucocorticoid deficiency type 2: a case report&lt;/title&gt;&lt;secondary-title&gt;Journal of clinical research in pediatric endocrinology&lt;/secondary-title&gt;&lt;/titles&gt;&lt;periodical&gt;&lt;full-title&gt;Journal of clinical research in pediatric endocrinology&lt;/full-title&gt;&lt;/periodical&gt;&lt;pages&gt;122&lt;/pages&gt;&lt;volume&gt;2&lt;/volume&gt;&lt;number&gt;3&lt;/number&gt;&lt;dates&gt;&lt;year&gt;2010&lt;/year&gt;&lt;/dates&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1)</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hen&lt;/Author&gt;&lt;Year&gt;2016&lt;/Year&gt;&lt;RecNum&gt;59&lt;/RecNum&gt;&lt;DisplayText&gt;(42)&lt;/DisplayText&gt;&lt;record&gt;&lt;rec-number&gt;59&lt;/rec-number&gt;&lt;foreign-keys&gt;&lt;key app="EN" db-id="v5wfrp20rf5x0petapvxza5tepd05d2e95tf" timestamp="1587606471"&gt;59&lt;/key&gt;&lt;/foreign-keys&gt;&lt;ref-type name="Journal Article"&gt;17&lt;/ref-type&gt;&lt;contributors&gt;&lt;authors&gt;&lt;author&gt;Chen, Chun&lt;/author&gt;&lt;author&gt;Zhou, Rui&lt;/author&gt;&lt;author&gt;Fang, Yanlan&lt;/author&gt;&lt;author&gt;Jiang, Liqiong&lt;/author&gt;&lt;author&gt;Liang, Li&lt;/author&gt;&lt;author&gt;Wang, Chunlin&lt;/author&gt;&lt;/authors&gt;&lt;/contributors&gt;&lt;titles&gt;&lt;title&gt;Neonatal presentation of familial glucocorticoid deficiency with a MRAP mutation: a case report&lt;/title&gt;&lt;secondary-title&gt;Molecular genetics and metabolism reports&lt;/secondary-title&gt;&lt;/titles&gt;&lt;periodical&gt;&lt;full-title&gt;Molecular genetics and metabolism reports&lt;/full-title&gt;&lt;/periodical&gt;&lt;pages&gt;15-17&lt;/pages&gt;&lt;volume&gt;9&lt;/volume&gt;&lt;dates&gt;&lt;year&gt;2016&lt;/year&gt;&lt;/dates&gt;&lt;isbn&gt;2214-4269&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2)</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Guran&lt;/Author&gt;&lt;Year&gt;2016&lt;/Year&gt;&lt;RecNum&gt;60&lt;/RecNum&gt;&lt;DisplayText&gt;(43)&lt;/DisplayText&gt;&lt;record&gt;&lt;rec-number&gt;60&lt;/rec-number&gt;&lt;foreign-keys&gt;&lt;key app="EN" db-id="v5wfrp20rf5x0petapvxza5tepd05d2e95tf" timestamp="1587606511"&gt;60&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9</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06+1G&gt;T</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1</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5&lt;/Year&gt;&lt;RecNum&gt;57&lt;/RecNum&gt;&lt;DisplayText&gt;(40)&lt;/DisplayText&gt;&lt;record&gt;&lt;rec-number&gt;57&lt;/rec-number&gt;&lt;foreign-keys&gt;&lt;key app="EN" db-id="v5wfrp20rf5x0petapvxza5tepd05d2e95tf" timestamp="1587606285"&gt;57&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64"/>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Missense/nonsense</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86" w:type="pct"/>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r>
      <w:tr w:rsidR="00F52520" w:rsidRPr="0081206A" w:rsidTr="00F52520">
        <w:trPr>
          <w:trHeight w:val="155"/>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lastRenderedPageBreak/>
              <w:t>10</w:t>
            </w:r>
          </w:p>
        </w:tc>
        <w:tc>
          <w:tcPr>
            <w:tcW w:w="714"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G&gt;A</w:t>
            </w:r>
          </w:p>
        </w:tc>
        <w:tc>
          <w:tcPr>
            <w:tcW w:w="768"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Met1Ile</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8</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 -2.188</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4.0</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Collares&lt;/Author&gt;&lt;Year&gt;2008&lt;/Year&gt;&lt;RecNum&gt;61&lt;/RecNum&gt;&lt;DisplayText&gt;(46)&lt;/DisplayText&gt;&lt;record&gt;&lt;rec-number&gt;61&lt;/rec-number&gt;&lt;foreign-keys&gt;&lt;key app="EN" db-id="v5wfrp20rf5x0petapvxza5tepd05d2e95tf" timestamp="1587606608"&gt;61&lt;/key&gt;&lt;/foreign-keys&gt;&lt;ref-type name="Journal Article"&gt;17&lt;/ref-type&gt;&lt;contributors&gt;&lt;authors&gt;&lt;author&gt;Collares, Cristhianna Viesti Advincula&lt;/author&gt;&lt;author&gt;Antunes-Rodrigues, Jose&lt;/author&gt;&lt;author&gt;Moreira, Ayrton Custodio&lt;/author&gt;&lt;author&gt;Franca, Suzana Nesi&lt;/author&gt;&lt;author&gt;Pereira, Luiz Alberto&lt;/author&gt;&lt;author&gt;Soares, Maria Marta Sarquis&lt;/author&gt;&lt;author&gt;Elias Junior, Jorge&lt;/author&gt;&lt;author&gt;Clark, Adrian J&lt;/author&gt;&lt;author&gt;de Castro, Margaret&lt;/author&gt;&lt;author&gt;Elias, Lucila Leico Kagohara&lt;/author&gt;&lt;/authors&gt;&lt;/contributors&gt;&lt;titles&gt;&lt;title&gt;Heterogeneity in the molecular basis of ACTH resistance syndrome&lt;/title&gt;&lt;secondary-title&gt;European journal of endocrinology&lt;/secondary-title&gt;&lt;/titles&gt;&lt;periodical&gt;&lt;full-title&gt;European journal of endocrinology&lt;/full-title&gt;&lt;/periodical&gt;&lt;pages&gt;61-68&lt;/pages&gt;&lt;volume&gt;159&lt;/volume&gt;&lt;number&gt;1&lt;/number&gt;&lt;dates&gt;&lt;year&gt;2008&lt;/year&gt;&lt;/dates&gt;&lt;isbn&gt;0804-4643&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6)</w:t>
            </w:r>
            <w:r w:rsidRPr="0081206A">
              <w:rPr>
                <w:rFonts w:asciiTheme="majorBidi" w:eastAsia="Times New Roman" w:hAnsiTheme="majorBidi" w:cstheme="majorBidi"/>
                <w:noProof/>
                <w:color w:val="000000"/>
                <w:sz w:val="20"/>
                <w:szCs w:val="20"/>
              </w:rPr>
              <w:fldChar w:fldCharType="end"/>
            </w:r>
            <w:r w:rsidRPr="0081206A">
              <w:rPr>
                <w:rFonts w:asciiTheme="majorBidi" w:eastAsia="Times New Roman" w:hAnsiTheme="majorBidi" w:cstheme="majorBidi"/>
                <w:noProof/>
                <w:color w:val="000000"/>
                <w:sz w:val="20"/>
                <w:szCs w:val="20"/>
              </w:rPr>
              <w:t xml:space="preserve">, </w:t>
            </w: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Metherell&lt;/Author&gt;&lt;Year&gt;2005&lt;/Year&gt;&lt;RecNum&gt;57&lt;/RecNum&gt;&lt;DisplayText&gt;(40)&lt;/DisplayText&gt;&lt;record&gt;&lt;rec-number&gt;57&lt;/rec-number&gt;&lt;foreign-keys&gt;&lt;key app="EN" db-id="v5wfrp20rf5x0petapvxza5tepd05d2e95tf" timestamp="1587606285"&gt;57&lt;/key&gt;&lt;/foreign-keys&gt;&lt;ref-type name="Journal Article"&gt;17&lt;/ref-type&gt;&lt;contributors&gt;&lt;authors&gt;&lt;author&gt;Metherell, Louise A&lt;/author&gt;&lt;author&gt;Chapple, J Paul&lt;/author&gt;&lt;author&gt;Cooray, Sadani&lt;/author&gt;&lt;author&gt;David, Alessia&lt;/author&gt;&lt;author&gt;Becker, Christian&lt;/author&gt;&lt;author&gt;Rüschendorf, Franz&lt;/author&gt;&lt;author&gt;Naville, Danielle&lt;/author&gt;&lt;author&gt;Begeot, Martine&lt;/author&gt;&lt;author&gt;Khoo, Bernard&lt;/author&gt;&lt;author&gt;Nürnberg, Peter&lt;/author&gt;&lt;/authors&gt;&lt;/contributors&gt;&lt;titles&gt;&lt;title&gt;Mutations in MRAP, encoding a new interacting partner of the ACTH receptor, cause familial glucocorticoid deficiency type 2&lt;/title&gt;&lt;secondary-title&gt;Nature genetics&lt;/secondary-title&gt;&lt;/titles&gt;&lt;periodical&gt;&lt;full-title&gt;Nature genetics&lt;/full-title&gt;&lt;/periodical&gt;&lt;pages&gt;166-170&lt;/pages&gt;&lt;volume&gt;37&lt;/volume&gt;&lt;number&gt;2&lt;/number&gt;&lt;dates&gt;&lt;year&gt;2005&lt;/year&gt;&lt;/dates&gt;&lt;isbn&gt;1546-1718&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0)</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1</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33C&gt;A</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yr11Ter</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w:t>
            </w: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NA</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35</w:t>
            </w:r>
          </w:p>
        </w:tc>
        <w:tc>
          <w:tcPr>
            <w:tcW w:w="386" w:type="pct"/>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CC50AC">
            <w:pPr>
              <w:spacing w:after="0" w:line="240" w:lineRule="auto"/>
              <w:rPr>
                <w:rFonts w:asciiTheme="majorBidi" w:eastAsia="Times New Roman" w:hAnsiTheme="majorBidi" w:cstheme="majorBidi"/>
                <w:noProof/>
                <w:color w:val="000000"/>
                <w:sz w:val="20"/>
                <w:szCs w:val="20"/>
              </w:rPr>
            </w:pPr>
          </w:p>
        </w:tc>
      </w:tr>
      <w:tr w:rsidR="00F52520" w:rsidRPr="0081206A" w:rsidTr="00F52520">
        <w:trPr>
          <w:trHeight w:val="58"/>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2</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77T&gt;C</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Val26Ala</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w:t>
            </w: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 -3.834</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5.7</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Hughes&lt;/Author&gt;&lt;Year&gt;2010&lt;/Year&gt;&lt;RecNum&gt;62&lt;/RecNum&gt;&lt;DisplayText&gt;(44)&lt;/DisplayText&gt;&lt;record&gt;&lt;rec-number&gt;62&lt;/rec-number&gt;&lt;foreign-keys&gt;&lt;key app="EN" db-id="v5wfrp20rf5x0petapvxza5tepd05d2e95tf" timestamp="1587606697"&gt;62&lt;/key&gt;&lt;/foreign-keys&gt;&lt;ref-type name="Journal Article"&gt;17&lt;/ref-type&gt;&lt;contributors&gt;&lt;authors&gt;&lt;author&gt;Hughes, CR&lt;/author&gt;&lt;author&gt;Chung, TT&lt;/author&gt;&lt;author&gt;Habeb, AM&lt;/author&gt;&lt;author&gt;Kelestimur, F&lt;/author&gt;&lt;author&gt;Clark, AJL&lt;/author&gt;&lt;author&gt;Metherell, LA&lt;/author&gt;&lt;/authors&gt;&lt;/contributors&gt;&lt;titles&gt;&lt;title&gt;Missense mutations in the melanocortin 2 receptor accessory protein that lead to late onset familial glucocorticoid deficiency type 2&lt;/title&gt;&lt;secondary-title&gt;The Journal of Clinical Endocrinology &amp;amp; Metabolism&lt;/secondary-title&gt;&lt;/titles&gt;&lt;periodical&gt;&lt;full-title&gt;The Journal of Clinical Endocrinology &amp;amp; Metabolism&lt;/full-title&gt;&lt;/periodical&gt;&lt;pages&gt;3497-3501&lt;/pages&gt;&lt;volume&gt;95&lt;/volume&gt;&lt;number&gt;7&lt;/number&gt;&lt;dates&gt;&lt;year&gt;2010&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4)</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137"/>
        </w:trPr>
        <w:tc>
          <w:tcPr>
            <w:tcW w:w="203" w:type="pct"/>
            <w:shd w:val="clear" w:color="auto" w:fill="auto"/>
            <w:noWrap/>
            <w:vAlign w:val="bottom"/>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3</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58T&gt;C</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Leu53Pro</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TM</w:t>
            </w: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C</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  -5.690</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6.0</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Guran&lt;/Author&gt;&lt;Year&gt;2016&lt;/Year&gt;&lt;RecNum&gt;43&lt;/RecNum&gt;&lt;DisplayText&gt;(43)&lt;/DisplayText&gt;&lt;record&gt;&lt;rec-number&gt;43&lt;/rec-number&gt;&lt;foreign-keys&gt;&lt;key app="EN" db-id="v5wfrp20rf5x0petapvxza5tepd05d2e95tf" timestamp="1587567639"&gt;43&lt;/key&gt;&lt;/foreign-keys&gt;&lt;ref-type name="Journal Article"&gt;17&lt;/ref-type&gt;&lt;contributors&gt;&lt;authors&gt;&lt;author&gt;Guran, Tulay&lt;/author&gt;&lt;author&gt;Buonocore, Federica&lt;/author&gt;&lt;author&gt;Saka, Nurcin&lt;/author&gt;&lt;author&gt;Ozbek, Mehmet Nuri&lt;/author&gt;&lt;author&gt;Aycan, Zehra&lt;/author&gt;&lt;author&gt;Bereket, Abdullah&lt;/author&gt;&lt;author&gt;Bas, Firdevs&lt;/author&gt;&lt;author&gt;Darcan, Sukran&lt;/author&gt;&lt;author&gt;Bideci, Aysun&lt;/author&gt;&lt;author&gt;Guven, Ayla&lt;/author&gt;&lt;/authors&gt;&lt;/contributors&gt;&lt;titles&gt;&lt;title&gt;Rare causes of primary adrenal insufficiency: genetic and clinical characterization of a large nationwide cohort&lt;/title&gt;&lt;secondary-title&gt;The Journal of Clinical Endocrinology &amp;amp; Metabolism&lt;/secondary-title&gt;&lt;/titles&gt;&lt;periodical&gt;&lt;full-title&gt;The Journal of Clinical Endocrinology &amp;amp; Metabolism&lt;/full-title&gt;&lt;/periodical&gt;&lt;pages&gt;284-292&lt;/pages&gt;&lt;volume&gt;101&lt;/volume&gt;&lt;number&gt;1&lt;/number&gt;&lt;dates&gt;&lt;year&gt;2016&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3)</w:t>
            </w:r>
            <w:r w:rsidRPr="0081206A">
              <w:rPr>
                <w:rFonts w:asciiTheme="majorBidi" w:eastAsia="Times New Roman" w:hAnsiTheme="majorBidi" w:cstheme="majorBidi"/>
                <w:noProof/>
                <w:color w:val="000000"/>
                <w:sz w:val="20"/>
                <w:szCs w:val="20"/>
              </w:rPr>
              <w:fldChar w:fldCharType="end"/>
            </w:r>
          </w:p>
        </w:tc>
      </w:tr>
      <w:tr w:rsidR="00F52520" w:rsidRPr="0081206A" w:rsidTr="00F52520">
        <w:trPr>
          <w:trHeight w:val="59"/>
        </w:trPr>
        <w:tc>
          <w:tcPr>
            <w:tcW w:w="20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14</w:t>
            </w:r>
          </w:p>
        </w:tc>
        <w:tc>
          <w:tcPr>
            <w:tcW w:w="714"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c.175T&gt;G</w:t>
            </w:r>
          </w:p>
        </w:tc>
        <w:tc>
          <w:tcPr>
            <w:tcW w:w="768"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Tyr59Asp</w:t>
            </w:r>
          </w:p>
        </w:tc>
        <w:tc>
          <w:tcPr>
            <w:tcW w:w="383" w:type="pct"/>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w:t>
            </w:r>
          </w:p>
        </w:tc>
        <w:tc>
          <w:tcPr>
            <w:tcW w:w="529"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p>
        </w:tc>
        <w:tc>
          <w:tcPr>
            <w:tcW w:w="335"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PD</w:t>
            </w:r>
          </w:p>
        </w:tc>
        <w:tc>
          <w:tcPr>
            <w:tcW w:w="383" w:type="pct"/>
            <w:shd w:val="clear" w:color="auto" w:fill="auto"/>
            <w:noWrap/>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D -6.231</w:t>
            </w:r>
          </w:p>
        </w:tc>
        <w:tc>
          <w:tcPr>
            <w:tcW w:w="335" w:type="pct"/>
            <w:shd w:val="clear" w:color="auto" w:fill="auto"/>
          </w:tcPr>
          <w:p w:rsidR="00F52520" w:rsidRPr="0081206A" w:rsidRDefault="00F52520" w:rsidP="00CC50AC">
            <w:pPr>
              <w:spacing w:after="0" w:line="240" w:lineRule="auto"/>
              <w:rPr>
                <w:rFonts w:asciiTheme="majorBidi" w:eastAsia="Times New Roman" w:hAnsiTheme="majorBidi" w:cstheme="majorBidi"/>
                <w:color w:val="000000"/>
                <w:sz w:val="20"/>
                <w:szCs w:val="20"/>
              </w:rPr>
            </w:pPr>
            <w:r w:rsidRPr="0081206A">
              <w:rPr>
                <w:rFonts w:asciiTheme="majorBidi" w:eastAsia="Times New Roman" w:hAnsiTheme="majorBidi" w:cstheme="majorBidi"/>
                <w:color w:val="000000"/>
                <w:sz w:val="20"/>
                <w:szCs w:val="20"/>
              </w:rPr>
              <w:t>23.9</w:t>
            </w:r>
          </w:p>
        </w:tc>
        <w:tc>
          <w:tcPr>
            <w:tcW w:w="386" w:type="pct"/>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p>
        </w:tc>
        <w:tc>
          <w:tcPr>
            <w:tcW w:w="579" w:type="pct"/>
            <w:shd w:val="clear" w:color="auto" w:fill="auto"/>
          </w:tcPr>
          <w:p w:rsidR="00F52520" w:rsidRPr="0081206A" w:rsidRDefault="00F52520" w:rsidP="005D1C4B">
            <w:pPr>
              <w:spacing w:after="0" w:line="240" w:lineRule="auto"/>
              <w:rPr>
                <w:rFonts w:asciiTheme="majorBidi" w:eastAsia="Times New Roman" w:hAnsiTheme="majorBidi" w:cstheme="majorBidi"/>
                <w:noProof/>
                <w:color w:val="000000"/>
                <w:sz w:val="20"/>
                <w:szCs w:val="20"/>
              </w:rPr>
            </w:pPr>
            <w:r w:rsidRPr="0081206A">
              <w:rPr>
                <w:rFonts w:asciiTheme="majorBidi" w:eastAsia="Times New Roman" w:hAnsiTheme="majorBidi" w:cstheme="majorBidi"/>
                <w:noProof/>
                <w:color w:val="000000"/>
                <w:sz w:val="20"/>
                <w:szCs w:val="20"/>
              </w:rPr>
              <w:fldChar w:fldCharType="begin"/>
            </w:r>
            <w:r w:rsidRPr="0081206A">
              <w:rPr>
                <w:rFonts w:asciiTheme="majorBidi" w:eastAsia="Times New Roman" w:hAnsiTheme="majorBidi" w:cstheme="majorBidi"/>
                <w:noProof/>
                <w:color w:val="000000"/>
                <w:sz w:val="20"/>
                <w:szCs w:val="20"/>
              </w:rPr>
              <w:instrText xml:space="preserve"> ADDIN EN.CITE &lt;EndNote&gt;&lt;Cite&gt;&lt;Author&gt;Hughes&lt;/Author&gt;&lt;Year&gt;2010&lt;/Year&gt;&lt;RecNum&gt;62&lt;/RecNum&gt;&lt;DisplayText&gt;(44)&lt;/DisplayText&gt;&lt;record&gt;&lt;rec-number&gt;62&lt;/rec-number&gt;&lt;foreign-keys&gt;&lt;key app="EN" db-id="v5wfrp20rf5x0petapvxza5tepd05d2e95tf" timestamp="1587606697"&gt;62&lt;/key&gt;&lt;/foreign-keys&gt;&lt;ref-type name="Journal Article"&gt;17&lt;/ref-type&gt;&lt;contributors&gt;&lt;authors&gt;&lt;author&gt;Hughes, CR&lt;/author&gt;&lt;author&gt;Chung, TT&lt;/author&gt;&lt;author&gt;Habeb, AM&lt;/author&gt;&lt;author&gt;Kelestimur, F&lt;/author&gt;&lt;author&gt;Clark, AJL&lt;/author&gt;&lt;author&gt;Metherell, LA&lt;/author&gt;&lt;/authors&gt;&lt;/contributors&gt;&lt;titles&gt;&lt;title&gt;Missense mutations in the melanocortin 2 receptor accessory protein that lead to late onset familial glucocorticoid deficiency type 2&lt;/title&gt;&lt;secondary-title&gt;The Journal of Clinical Endocrinology &amp;amp; Metabolism&lt;/secondary-title&gt;&lt;/titles&gt;&lt;periodical&gt;&lt;full-title&gt;The Journal of Clinical Endocrinology &amp;amp; Metabolism&lt;/full-title&gt;&lt;/periodical&gt;&lt;pages&gt;3497-3501&lt;/pages&gt;&lt;volume&gt;95&lt;/volume&gt;&lt;number&gt;7&lt;/number&gt;&lt;dates&gt;&lt;year&gt;2010&lt;/year&gt;&lt;/dates&gt;&lt;isbn&gt;0021-972X&lt;/isbn&gt;&lt;urls&gt;&lt;/urls&gt;&lt;/record&gt;&lt;/Cite&gt;&lt;/EndNote&gt;</w:instrText>
            </w:r>
            <w:r w:rsidRPr="0081206A">
              <w:rPr>
                <w:rFonts w:asciiTheme="majorBidi" w:eastAsia="Times New Roman" w:hAnsiTheme="majorBidi" w:cstheme="majorBidi"/>
                <w:noProof/>
                <w:color w:val="000000"/>
                <w:sz w:val="20"/>
                <w:szCs w:val="20"/>
              </w:rPr>
              <w:fldChar w:fldCharType="separate"/>
            </w:r>
            <w:r w:rsidRPr="0081206A">
              <w:rPr>
                <w:rFonts w:asciiTheme="majorBidi" w:eastAsia="Times New Roman" w:hAnsiTheme="majorBidi" w:cstheme="majorBidi"/>
                <w:noProof/>
                <w:color w:val="000000"/>
                <w:sz w:val="20"/>
                <w:szCs w:val="20"/>
              </w:rPr>
              <w:t>(44)</w:t>
            </w:r>
            <w:r w:rsidRPr="0081206A">
              <w:rPr>
                <w:rFonts w:asciiTheme="majorBidi" w:eastAsia="Times New Roman" w:hAnsiTheme="majorBidi" w:cstheme="majorBidi"/>
                <w:noProof/>
                <w:color w:val="000000"/>
                <w:sz w:val="20"/>
                <w:szCs w:val="20"/>
              </w:rPr>
              <w:fldChar w:fldCharType="end"/>
            </w:r>
          </w:p>
        </w:tc>
      </w:tr>
    </w:tbl>
    <w:p w:rsidR="00904DAD" w:rsidRDefault="008A4448" w:rsidP="003A69C7">
      <w:pPr>
        <w:spacing w:after="0" w:line="360" w:lineRule="auto"/>
        <w:rPr>
          <w:rFonts w:asciiTheme="majorBidi" w:eastAsia="Times New Roman" w:hAnsiTheme="majorBidi" w:cstheme="majorBidi"/>
          <w:color w:val="000000"/>
          <w:kern w:val="36"/>
          <w:sz w:val="20"/>
          <w:szCs w:val="20"/>
        </w:rPr>
      </w:pPr>
      <w:r w:rsidRPr="0081206A">
        <w:rPr>
          <w:rFonts w:asciiTheme="majorBidi" w:eastAsia="Times New Roman" w:hAnsiTheme="majorBidi" w:cstheme="majorBidi"/>
          <w:color w:val="000000"/>
          <w:sz w:val="20"/>
          <w:szCs w:val="20"/>
        </w:rPr>
        <w:t>TM: Transmembrane;</w:t>
      </w:r>
      <w:r w:rsidR="00722E50" w:rsidRPr="0081206A">
        <w:rPr>
          <w:rFonts w:asciiTheme="majorBidi" w:eastAsia="Times New Roman" w:hAnsiTheme="majorBidi" w:cstheme="majorBidi"/>
          <w:color w:val="000000"/>
          <w:kern w:val="36"/>
          <w:sz w:val="20"/>
          <w:szCs w:val="20"/>
        </w:rPr>
        <w:t xml:space="preserve"> DC:</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Disease</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causing,</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PD:</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probably damaging,</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N:</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Neutral.</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P:</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Polymorphism,</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D:</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Deleterious,</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B:</w:t>
      </w:r>
      <w:r w:rsidR="00F76944" w:rsidRPr="0081206A">
        <w:rPr>
          <w:rFonts w:asciiTheme="majorBidi" w:eastAsia="Times New Roman" w:hAnsiTheme="majorBidi" w:cstheme="majorBidi"/>
          <w:color w:val="000000"/>
          <w:kern w:val="36"/>
          <w:sz w:val="20"/>
          <w:szCs w:val="20"/>
        </w:rPr>
        <w:t xml:space="preserve"> </w:t>
      </w:r>
      <w:r w:rsidR="00722E50" w:rsidRPr="0081206A">
        <w:rPr>
          <w:rFonts w:asciiTheme="majorBidi" w:eastAsia="Times New Roman" w:hAnsiTheme="majorBidi" w:cstheme="majorBidi"/>
          <w:color w:val="000000"/>
          <w:kern w:val="36"/>
          <w:sz w:val="20"/>
          <w:szCs w:val="20"/>
        </w:rPr>
        <w:t>Benign</w:t>
      </w:r>
      <w:r w:rsidR="00722E50" w:rsidRPr="00F76944">
        <w:rPr>
          <w:rFonts w:asciiTheme="majorBidi" w:eastAsia="Times New Roman" w:hAnsiTheme="majorBidi" w:cstheme="majorBidi"/>
          <w:color w:val="000000"/>
          <w:kern w:val="36"/>
          <w:sz w:val="20"/>
          <w:szCs w:val="20"/>
        </w:rPr>
        <w:t xml:space="preserve"> </w:t>
      </w:r>
    </w:p>
    <w:p w:rsidR="00BD1BE5" w:rsidRDefault="00BD1BE5" w:rsidP="003A69C7">
      <w:pPr>
        <w:spacing w:after="0" w:line="360" w:lineRule="auto"/>
        <w:rPr>
          <w:rFonts w:asciiTheme="majorBidi" w:eastAsia="Times New Roman" w:hAnsiTheme="majorBidi" w:cstheme="majorBidi"/>
          <w:color w:val="000000"/>
          <w:kern w:val="36"/>
          <w:sz w:val="20"/>
          <w:szCs w:val="20"/>
        </w:rPr>
      </w:pPr>
    </w:p>
    <w:p w:rsidR="00BD1BE5" w:rsidRPr="005D1C4B" w:rsidRDefault="00BD1BE5" w:rsidP="00BD1BE5">
      <w:pPr>
        <w:shd w:val="clear" w:color="auto" w:fill="FFFFFF"/>
        <w:spacing w:after="0" w:line="240" w:lineRule="exact"/>
        <w:jc w:val="both"/>
        <w:outlineLvl w:val="0"/>
        <w:rPr>
          <w:rFonts w:asciiTheme="majorBidi" w:eastAsia="Times New Roman" w:hAnsiTheme="majorBidi" w:cstheme="majorBidi"/>
          <w:color w:val="000000"/>
          <w:kern w:val="36"/>
          <w:sz w:val="24"/>
          <w:szCs w:val="24"/>
        </w:rPr>
      </w:pPr>
    </w:p>
    <w:p w:rsidR="00BD1BE5" w:rsidRDefault="00BD1BE5" w:rsidP="003A69C7">
      <w:pPr>
        <w:spacing w:after="0" w:line="360" w:lineRule="auto"/>
        <w:rPr>
          <w:rFonts w:asciiTheme="majorBidi" w:eastAsia="Times New Roman" w:hAnsiTheme="majorBidi" w:cstheme="majorBidi"/>
          <w:color w:val="000000"/>
          <w:kern w:val="36"/>
          <w:sz w:val="20"/>
          <w:szCs w:val="20"/>
        </w:rPr>
      </w:pPr>
      <w:bookmarkStart w:id="0" w:name="_GoBack"/>
      <w:bookmarkEnd w:id="0"/>
    </w:p>
    <w:p w:rsidR="00904DAD" w:rsidRDefault="00904DAD" w:rsidP="003A69C7">
      <w:pPr>
        <w:spacing w:after="0" w:line="360" w:lineRule="auto"/>
        <w:rPr>
          <w:rFonts w:asciiTheme="majorBidi" w:eastAsia="Times New Roman" w:hAnsiTheme="majorBidi" w:cstheme="majorBidi"/>
          <w:color w:val="000000"/>
          <w:kern w:val="36"/>
          <w:sz w:val="20"/>
          <w:szCs w:val="20"/>
        </w:rPr>
      </w:pPr>
    </w:p>
    <w:p w:rsidR="00BA5D00" w:rsidRPr="00BA5D00" w:rsidRDefault="00904DAD" w:rsidP="00BA5D00">
      <w:pPr>
        <w:pStyle w:val="EndNoteBibliography"/>
        <w:spacing w:after="0"/>
      </w:pPr>
      <w:r>
        <w:fldChar w:fldCharType="begin"/>
      </w:r>
      <w:r>
        <w:instrText xml:space="preserve"> ADDIN EN.REFLIST </w:instrText>
      </w:r>
      <w:r>
        <w:fldChar w:fldCharType="separate"/>
      </w:r>
      <w:r w:rsidR="00BA5D00" w:rsidRPr="00BA5D00">
        <w:t>1.</w:t>
      </w:r>
      <w:r w:rsidR="00BA5D00" w:rsidRPr="00BA5D00">
        <w:tab/>
        <w:t>Chan LF, Campbell DC, Novoselova TV, Clark AJ, Metherell LA. Whole-Exome Sequencing in the Differential Diagnosis of Primary Adrenal Insufficiency in Children. Frontiers in endocrinology. 2015;6:113.</w:t>
      </w:r>
    </w:p>
    <w:p w:rsidR="00BA5D00" w:rsidRPr="00BA5D00" w:rsidRDefault="00BA5D00" w:rsidP="00BA5D00">
      <w:pPr>
        <w:pStyle w:val="EndNoteBibliography"/>
        <w:spacing w:after="0"/>
      </w:pPr>
      <w:r w:rsidRPr="00BA5D00">
        <w:t>2.</w:t>
      </w:r>
      <w:r w:rsidRPr="00BA5D00">
        <w:tab/>
        <w:t>Delmas O, Marrec C, Caietta E, Simonin G, Morel Y, Girard N, et al. [Uncommon neonatal case of hypoglycemia: ACTH resistance syndrome]. Archives de pediatrie : organe officiel de la Societe francaise de pediatrie. 2014;21(12):1353-8.</w:t>
      </w:r>
    </w:p>
    <w:p w:rsidR="00BA5D00" w:rsidRPr="00BA5D00" w:rsidRDefault="00BA5D00" w:rsidP="00BA5D00">
      <w:pPr>
        <w:pStyle w:val="EndNoteBibliography"/>
        <w:spacing w:after="0"/>
      </w:pPr>
      <w:r w:rsidRPr="00BA5D00">
        <w:t>3.</w:t>
      </w:r>
      <w:r w:rsidRPr="00BA5D00">
        <w:tab/>
        <w:t>Lin L, Hindmarsh PC, Metherell LA, Alzyoud M, Al-Ali M, Brain CE, et al. Severe loss-of-function mutations in the adrenocorticotropin receptor (ACTHR, MC2R) can be found in patients diagnosed with salt-losing adrenal hypoplasia. Clinical endocrinology. 2007;66(2):205-10.</w:t>
      </w:r>
    </w:p>
    <w:p w:rsidR="00BA5D00" w:rsidRPr="00BA5D00" w:rsidRDefault="00BA5D00" w:rsidP="00BA5D00">
      <w:pPr>
        <w:pStyle w:val="EndNoteBibliography"/>
        <w:spacing w:after="0"/>
      </w:pPr>
      <w:r w:rsidRPr="00BA5D00">
        <w:t>4.</w:t>
      </w:r>
      <w:r w:rsidRPr="00BA5D00">
        <w:tab/>
        <w:t>Francescato G, Salvatoni A, Persani L, Agosti M. A rare genetic disorder causing persistent severe neonatal hypoglycaemia the diagnostic workup. BMJ case reports. 2012;2012.</w:t>
      </w:r>
    </w:p>
    <w:p w:rsidR="00BA5D00" w:rsidRPr="00BA5D00" w:rsidRDefault="00BA5D00" w:rsidP="00BA5D00">
      <w:pPr>
        <w:pStyle w:val="EndNoteBibliography"/>
        <w:spacing w:after="0"/>
      </w:pPr>
      <w:r w:rsidRPr="00BA5D00">
        <w:t>5.</w:t>
      </w:r>
      <w:r w:rsidRPr="00BA5D00">
        <w:tab/>
        <w:t>Guran T, Buonocore F, Saka N, Ozbek MN, Aycan Z, Bereket A, et al. Rare Causes of Primary Adrenal Insufficiency: Genetic and Clinical Characterization of a Large Nationwide Cohort. The Journal of clinical endocrinology and metabolism. 2016;101(1):284-92.</w:t>
      </w:r>
    </w:p>
    <w:p w:rsidR="00BA5D00" w:rsidRPr="00BA5D00" w:rsidRDefault="00BA5D00" w:rsidP="00BA5D00">
      <w:pPr>
        <w:pStyle w:val="EndNoteBibliography"/>
        <w:spacing w:after="0"/>
      </w:pPr>
      <w:r w:rsidRPr="00BA5D00">
        <w:t>6.</w:t>
      </w:r>
      <w:r w:rsidRPr="00BA5D00">
        <w:tab/>
        <w:t>Gujral J, Yau M, Yang AC, Kastury R, Romero CJ, Wallach E, et al. Primary Cortisol Deficiency and Growth Hormone Deficiency in a Neonate With Hypoglycemia: Coincidence or Consequence? Journal of the Endocrine Society. 2019;3(4):838-46.</w:t>
      </w:r>
    </w:p>
    <w:p w:rsidR="00BA5D00" w:rsidRPr="00BA5D00" w:rsidRDefault="00BA5D00" w:rsidP="00BA5D00">
      <w:pPr>
        <w:pStyle w:val="EndNoteBibliography"/>
        <w:spacing w:after="0"/>
      </w:pPr>
      <w:r w:rsidRPr="00BA5D00">
        <w:t>7.</w:t>
      </w:r>
      <w:r w:rsidRPr="00BA5D00">
        <w:tab/>
        <w:t>Tsai SL, Green J, Metherell LA, Curtis F, Fernandez B, Healey A, et al. Primary Adrenocortical Insufficiency Case Series: Genetic Etiologies More Common than Expected. Hormone research in paediatrics. 2016;85(1):35-42.</w:t>
      </w:r>
    </w:p>
    <w:p w:rsidR="00BA5D00" w:rsidRPr="00BA5D00" w:rsidRDefault="00BA5D00" w:rsidP="00BA5D00">
      <w:pPr>
        <w:pStyle w:val="EndNoteBibliography"/>
        <w:spacing w:after="0"/>
      </w:pPr>
      <w:r w:rsidRPr="00BA5D00">
        <w:t>8.</w:t>
      </w:r>
      <w:r w:rsidRPr="00BA5D00">
        <w:tab/>
        <w:t>Ishii T, Ogata T, Sasaki G, Sato S, Kinoshita EI, Matsuo N. Novel mutations of the ACTH receptor gene in a female adult patient with adrenal unresponsiveness to ACTH. Clinical endocrinology. 2000;53(3):389-92.</w:t>
      </w:r>
    </w:p>
    <w:p w:rsidR="00BA5D00" w:rsidRPr="00BA5D00" w:rsidRDefault="00BA5D00" w:rsidP="00BA5D00">
      <w:pPr>
        <w:pStyle w:val="EndNoteBibliography"/>
        <w:spacing w:after="0"/>
      </w:pPr>
      <w:r w:rsidRPr="00BA5D00">
        <w:t>9.</w:t>
      </w:r>
      <w:r w:rsidRPr="00BA5D00">
        <w:tab/>
        <w:t>Akin MA, Akin L, Coban D, Ozturk MA, Bircan R, Kurtoglu S. A novel mutation in the MC2R gene causing familial glucocorticoid deficiency type 1. Neonatology. 2011;100(3):277-81.</w:t>
      </w:r>
    </w:p>
    <w:p w:rsidR="00BA5D00" w:rsidRPr="00BA5D00" w:rsidRDefault="00BA5D00" w:rsidP="00BA5D00">
      <w:pPr>
        <w:pStyle w:val="EndNoteBibliography"/>
        <w:spacing w:after="0"/>
      </w:pPr>
      <w:r w:rsidRPr="00BA5D00">
        <w:t>10.</w:t>
      </w:r>
      <w:r w:rsidRPr="00BA5D00">
        <w:tab/>
        <w:t>Abuduxikuer K, Li ZD, Xie XB, Li YC, Zhao J, Wang JS. Novel Melanocortin 2 Receptor Variant in a Chinese Infant With Familial Glucocorticoid Deficiency Type 1, Case Report and Review of Literature. Frontiers in endocrinology. 2019;10:359.</w:t>
      </w:r>
    </w:p>
    <w:p w:rsidR="00BA5D00" w:rsidRPr="00BA5D00" w:rsidRDefault="00BA5D00" w:rsidP="00BA5D00">
      <w:pPr>
        <w:pStyle w:val="EndNoteBibliography"/>
        <w:spacing w:after="0"/>
      </w:pPr>
      <w:r w:rsidRPr="00BA5D00">
        <w:t>11.</w:t>
      </w:r>
      <w:r w:rsidRPr="00BA5D00">
        <w:tab/>
        <w:t>Jacoby E, Barzilai A, Laufer J, Pade S, Anikster Y, Pinhas-Hamiel O, et al. Neonatal hyperpigmentation: diagnosis of familial glucocorticoid deficiency with a novel mutation in the melanocortin-2 receptor gene. Pediatric dermatology. 2014;31(1):e13-7.</w:t>
      </w:r>
    </w:p>
    <w:p w:rsidR="00BA5D00" w:rsidRPr="00BA5D00" w:rsidRDefault="00BA5D00" w:rsidP="00BA5D00">
      <w:pPr>
        <w:pStyle w:val="EndNoteBibliography"/>
        <w:spacing w:after="0"/>
      </w:pPr>
      <w:r w:rsidRPr="00BA5D00">
        <w:t>12.</w:t>
      </w:r>
      <w:r w:rsidRPr="00BA5D00">
        <w:tab/>
        <w:t>Hirsch A, Meimaridou E, Fernandez-Cancio M, Pandey AV, Clemente M, Audi L, et al. Loss of the C terminus of melanocortin receptor 2 (MC2R) results in impaired cell surface expression and ACTH insensitivity. The Journal of clinical endocrinology and metabolism. 2011;96(1):E65-72.</w:t>
      </w:r>
    </w:p>
    <w:p w:rsidR="00BA5D00" w:rsidRPr="00BA5D00" w:rsidRDefault="00BA5D00" w:rsidP="00BA5D00">
      <w:pPr>
        <w:pStyle w:val="EndNoteBibliography"/>
        <w:spacing w:after="0"/>
      </w:pPr>
      <w:r w:rsidRPr="00BA5D00">
        <w:t>13.</w:t>
      </w:r>
      <w:r w:rsidRPr="00BA5D00">
        <w:tab/>
        <w:t>Chan LF, Metherell LA, Krude H, Ball C, O'Riordan SM, Costigan C, et al. Homozygous nonsense and frameshift mutations of the ACTH receptor in children with familial glucocorticoid deficiency (FGD) are not associated with long-term mineralocorticoid deficiency. Clinical endocrinology. 2009;71(2):171-5.</w:t>
      </w:r>
    </w:p>
    <w:p w:rsidR="00BA5D00" w:rsidRPr="00BA5D00" w:rsidRDefault="00BA5D00" w:rsidP="00BA5D00">
      <w:pPr>
        <w:pStyle w:val="EndNoteBibliography"/>
        <w:spacing w:after="0"/>
      </w:pPr>
      <w:r w:rsidRPr="00BA5D00">
        <w:lastRenderedPageBreak/>
        <w:t>14.</w:t>
      </w:r>
      <w:r w:rsidRPr="00BA5D00">
        <w:tab/>
        <w:t>Collares CV, Antunes-Rodrigues J, Moreira AC, Franca SN, Pereira LA, Soares MM, et al. Heterogeneity in the molecular basis of ACTH resistance syndrome. European journal of endocrinology. 2008;159(1):61-8.</w:t>
      </w:r>
    </w:p>
    <w:p w:rsidR="00BA5D00" w:rsidRPr="00BA5D00" w:rsidRDefault="00BA5D00" w:rsidP="00BA5D00">
      <w:pPr>
        <w:pStyle w:val="EndNoteBibliography"/>
        <w:spacing w:after="0"/>
      </w:pPr>
      <w:r w:rsidRPr="00BA5D00">
        <w:t>15.</w:t>
      </w:r>
      <w:r w:rsidRPr="00BA5D00">
        <w:tab/>
        <w:t>Penhoat A, Naville D, El Mourabit H, Buronfosse A, Berberoglu M, Ocal G, et al. Functional relationships between three novel homozygous mutations in the ACTH receptor gene and familial glucocorticoid deficiency. Journal of molecular medicine (Berlin, Germany). 2002;80(7):406-11.</w:t>
      </w:r>
    </w:p>
    <w:p w:rsidR="00BA5D00" w:rsidRPr="00BA5D00" w:rsidRDefault="00BA5D00" w:rsidP="00BA5D00">
      <w:pPr>
        <w:pStyle w:val="EndNoteBibliography"/>
        <w:spacing w:after="0"/>
      </w:pPr>
      <w:r w:rsidRPr="00BA5D00">
        <w:t>16.</w:t>
      </w:r>
      <w:r w:rsidRPr="00BA5D00">
        <w:tab/>
        <w:t>Kim CJ, Woo YJ, Kim GH, Yoo HW. Familial glucocorticoid deficiency with a point mutation in the ACTH receptor: a case report. Journal of Korean medical science. 2009;24(5):979-81.</w:t>
      </w:r>
    </w:p>
    <w:p w:rsidR="00BA5D00" w:rsidRPr="00BA5D00" w:rsidRDefault="00BA5D00" w:rsidP="00BA5D00">
      <w:pPr>
        <w:pStyle w:val="EndNoteBibliography"/>
        <w:spacing w:after="0"/>
      </w:pPr>
      <w:r w:rsidRPr="00BA5D00">
        <w:t>17.</w:t>
      </w:r>
      <w:r w:rsidRPr="00BA5D00">
        <w:tab/>
        <w:t>Mazur A, Koehler K, Schuelke M, Skunde M, Ostanski M, Huebner A. Familial glucocorticoid deficiency type 1 due to a novel compound heterozygous MC2R mutation. Hormone research. 2008;69(6):363-8.</w:t>
      </w:r>
    </w:p>
    <w:p w:rsidR="00BA5D00" w:rsidRPr="00BA5D00" w:rsidRDefault="00BA5D00" w:rsidP="00BA5D00">
      <w:pPr>
        <w:pStyle w:val="EndNoteBibliography"/>
        <w:spacing w:after="0"/>
      </w:pPr>
      <w:r w:rsidRPr="00BA5D00">
        <w:t>18.</w:t>
      </w:r>
      <w:r w:rsidRPr="00BA5D00">
        <w:tab/>
        <w:t>al Kandari HM, Katsumata N, al Alwan I, al Balwi M, Rasoul MS. Familial glucocorticoid deficiency in five Arab kindreds with homozygous point mutations of the ACTH receptor (MC2R): genotype and phenotype correlations. Hormone research in paediatrics. 2011;76(3):165-71.</w:t>
      </w:r>
    </w:p>
    <w:p w:rsidR="00BA5D00" w:rsidRPr="00BA5D00" w:rsidRDefault="00BA5D00" w:rsidP="00BA5D00">
      <w:pPr>
        <w:pStyle w:val="EndNoteBibliography"/>
        <w:spacing w:after="0"/>
      </w:pPr>
      <w:r w:rsidRPr="00BA5D00">
        <w:t>19.</w:t>
      </w:r>
      <w:r w:rsidRPr="00BA5D00">
        <w:tab/>
        <w:t>Aza-Carmona M, Barreda-Bonis AC, Guerrero-Fernandez J, Gonzalez-Casado I, Gracia R, Heath KE. Familial glucocorticoid deficiency due to compound heterozygosity of two novel MC2R mutations. Journal of pediatric endocrinology &amp; metabolism : JPEM. 2011;24(5-6):395-7.</w:t>
      </w:r>
    </w:p>
    <w:p w:rsidR="00BA5D00" w:rsidRPr="00BA5D00" w:rsidRDefault="00BA5D00" w:rsidP="00BA5D00">
      <w:pPr>
        <w:pStyle w:val="EndNoteBibliography"/>
        <w:spacing w:after="0"/>
      </w:pPr>
      <w:r w:rsidRPr="00BA5D00">
        <w:t>20.</w:t>
      </w:r>
      <w:r w:rsidRPr="00BA5D00">
        <w:tab/>
        <w:t>Tsiotra PC, Koukourava A, Kaltezioti V, Geffner ME, Naville D, Begeot M, et al. Compound heterozygosity of a frameshift mutation in the coding region and a single base substitution in the promoter of the ACTH receptor gene in a family with isolated glucocorticoid deficiency. Journal of pediatric endocrinology &amp; metabolism : JPEM. 2006;19(9):1157-66.</w:t>
      </w:r>
    </w:p>
    <w:p w:rsidR="00BA5D00" w:rsidRPr="00BA5D00" w:rsidRDefault="00BA5D00" w:rsidP="00BA5D00">
      <w:pPr>
        <w:pStyle w:val="EndNoteBibliography"/>
        <w:spacing w:after="0"/>
      </w:pPr>
      <w:r w:rsidRPr="00BA5D00">
        <w:t>21.</w:t>
      </w:r>
      <w:r w:rsidRPr="00BA5D00">
        <w:tab/>
        <w:t>Turan S, Hughes C, Atay Z, Guran T, Haliloglu B, Clark AJ, et al. An atypical case of familial glucocorticoid deficiency without pigmentation caused by coexistent homozygous mutations in MC2R (T152K) and MC1R (R160W). The Journal of clinical endocrinology and metabolism. 2012;97(5):E771-4.</w:t>
      </w:r>
    </w:p>
    <w:p w:rsidR="00BA5D00" w:rsidRPr="00BA5D00" w:rsidRDefault="00BA5D00" w:rsidP="00BA5D00">
      <w:pPr>
        <w:pStyle w:val="EndNoteBibliography"/>
        <w:spacing w:after="0"/>
      </w:pPr>
      <w:r w:rsidRPr="00BA5D00">
        <w:t>22.</w:t>
      </w:r>
      <w:r w:rsidRPr="00BA5D00">
        <w:tab/>
        <w:t>Weber A, Toppari J, Harvey RD, Klann RC, Shaw NJ, Ricker AT, et al. Adrenocorticotropin receptor gene mutations in familial glucocorticoid deficiency: relationships with clinical features in four families. The Journal of clinical endocrinology and metabolism. 1995;80(1):65-71.</w:t>
      </w:r>
    </w:p>
    <w:p w:rsidR="00BA5D00" w:rsidRPr="00BA5D00" w:rsidRDefault="00BA5D00" w:rsidP="00BA5D00">
      <w:pPr>
        <w:pStyle w:val="EndNoteBibliography"/>
        <w:spacing w:after="0"/>
      </w:pPr>
      <w:r w:rsidRPr="00BA5D00">
        <w:t>23.</w:t>
      </w:r>
      <w:r w:rsidRPr="00BA5D00">
        <w:tab/>
        <w:t>Chan LF, Chung T-T, Massoud AF, Metherell LA, Clark AJ. Functional consequence of a novel Y129C mutation in a patient with two contradictory melanocortin-2-receptor mutations. European journal of endocrinology. 2009;160(4):705.</w:t>
      </w:r>
    </w:p>
    <w:p w:rsidR="00BA5D00" w:rsidRPr="00BA5D00" w:rsidRDefault="00BA5D00" w:rsidP="00BA5D00">
      <w:pPr>
        <w:pStyle w:val="EndNoteBibliography"/>
        <w:spacing w:after="0"/>
      </w:pPr>
      <w:r w:rsidRPr="00BA5D00">
        <w:t>24.</w:t>
      </w:r>
      <w:r w:rsidRPr="00BA5D00">
        <w:tab/>
        <w:t>Amano N, Narumi S, Hayashi M, Takagi M, Imai K, Nakamura T, et al. Genetic defects in pediatric-onset adrenal insufficiency in Japan. European journal of endocrinology. 2017;177(2):187-94.</w:t>
      </w:r>
    </w:p>
    <w:p w:rsidR="00BA5D00" w:rsidRPr="00BA5D00" w:rsidRDefault="00BA5D00" w:rsidP="00BA5D00">
      <w:pPr>
        <w:pStyle w:val="EndNoteBibliography"/>
        <w:spacing w:after="0"/>
      </w:pPr>
      <w:r w:rsidRPr="00BA5D00">
        <w:t>25.</w:t>
      </w:r>
      <w:r w:rsidRPr="00BA5D00">
        <w:tab/>
        <w:t>Bizzarri C, Olivini N, Pedicelli S, Marini R, Giannone G, Cambiaso P, et al. Congenital primary adrenal insufficiency and selective aldosterone defects presenting as salt-wasting in infancy: a single center 10-year experience. Italian journal of pediatrics. 2016;42(1):73.</w:t>
      </w:r>
    </w:p>
    <w:p w:rsidR="00BA5D00" w:rsidRPr="00BA5D00" w:rsidRDefault="00BA5D00" w:rsidP="00BA5D00">
      <w:pPr>
        <w:pStyle w:val="EndNoteBibliography"/>
        <w:spacing w:after="0"/>
      </w:pPr>
      <w:r w:rsidRPr="00BA5D00">
        <w:t>26.</w:t>
      </w:r>
      <w:r w:rsidRPr="00BA5D00">
        <w:tab/>
        <w:t>Matsuura H, Shiohara M, Yamano M, Kurata K, Arai F, Koike K. Novel compound heterozygous mutation of the MC2R gene in a patient with familial glucocorticoid deficiency. Journal of Pediatric Endocrinology and Metabolism. 2006;19(9):1167-70.</w:t>
      </w:r>
    </w:p>
    <w:p w:rsidR="00BA5D00" w:rsidRPr="00BA5D00" w:rsidRDefault="00BA5D00" w:rsidP="00BA5D00">
      <w:pPr>
        <w:pStyle w:val="EndNoteBibliography"/>
        <w:spacing w:after="0"/>
      </w:pPr>
      <w:r w:rsidRPr="00BA5D00">
        <w:t>27.</w:t>
      </w:r>
      <w:r w:rsidRPr="00BA5D00">
        <w:tab/>
        <w:t>Artigas RA, Gonzalez A, Riquelme E, Carvajal CA, Cattani A, Martínez-Aguayo A, et al. A novel adrenocorticotropin receptor mutation alters its structure and function, causing familial glucocorticoid deficiency. The Journal of Clinical Endocrinology &amp; Metabolism. 2008;93(8):3097-105.</w:t>
      </w:r>
    </w:p>
    <w:p w:rsidR="00BA5D00" w:rsidRPr="00BA5D00" w:rsidRDefault="00BA5D00" w:rsidP="00BA5D00">
      <w:pPr>
        <w:pStyle w:val="EndNoteBibliography"/>
        <w:spacing w:after="0"/>
      </w:pPr>
      <w:r w:rsidRPr="00BA5D00">
        <w:t>28.</w:t>
      </w:r>
      <w:r w:rsidRPr="00BA5D00">
        <w:tab/>
        <w:t>Wu SM, Stratakis CA, Chan CH, Hallermeier KM, Bourdony CJ, Rennert OM, et al. Genetic heterogeneity of adrenocorticotropin (ACTH) resistance syndromes: identification of a novel mutation of the ACTH receptor gene in hereditary glucocorticoid deficiency. Molecular genetics and metabolism. 1998;64(4):256-65.</w:t>
      </w:r>
    </w:p>
    <w:p w:rsidR="00BA5D00" w:rsidRPr="00BA5D00" w:rsidRDefault="00BA5D00" w:rsidP="00BA5D00">
      <w:pPr>
        <w:pStyle w:val="EndNoteBibliography"/>
        <w:spacing w:after="0"/>
      </w:pPr>
      <w:r w:rsidRPr="00BA5D00">
        <w:t>29.</w:t>
      </w:r>
      <w:r w:rsidRPr="00BA5D00">
        <w:tab/>
        <w:t>Tsigos C, Arai K, Latronico AC, DiGeorge AM, Rapaport R, Chrousos GP. A novel mutation of the adrenocorticotropin receptor (ACTH-R) gene in a family with the syndrome of isolated glucocorticoid deficiency, but no ACTH-R abnormalities in two families with the triple A syndrome. The Journal of clinical endocrinology and metabolism. 1995;80(7):2186-9.</w:t>
      </w:r>
    </w:p>
    <w:p w:rsidR="00BA5D00" w:rsidRPr="00BA5D00" w:rsidRDefault="00BA5D00" w:rsidP="00BA5D00">
      <w:pPr>
        <w:pStyle w:val="EndNoteBibliography"/>
        <w:spacing w:after="0"/>
      </w:pPr>
      <w:r w:rsidRPr="00BA5D00">
        <w:lastRenderedPageBreak/>
        <w:t>30.</w:t>
      </w:r>
      <w:r w:rsidRPr="00BA5D00">
        <w:tab/>
        <w:t>Naville D, Barjhoux L, Jaillard C, Faury D, Despert F, Esteva B, et al. Demonstration by transfection studies that mutations in the adrenocorticotropin receptor gene are one cause of the hereditary syndrome of glucocorticoid deficiency. The Journal of clinical endocrinology and metabolism. 1996;81(4):1442-8.</w:t>
      </w:r>
    </w:p>
    <w:p w:rsidR="00BA5D00" w:rsidRPr="00BA5D00" w:rsidRDefault="00BA5D00" w:rsidP="00BA5D00">
      <w:pPr>
        <w:pStyle w:val="EndNoteBibliography"/>
        <w:spacing w:after="0"/>
      </w:pPr>
      <w:r w:rsidRPr="00BA5D00">
        <w:t>31.</w:t>
      </w:r>
      <w:r w:rsidRPr="00BA5D00">
        <w:tab/>
        <w:t>Hiroi N, Yakushiji F, Shimojo M, Watanabe S, Sugano S, Yamaguchi N, et al. Human ACTH hypersensitivity syndrome associated with abnormalities of the ACTH receptor gene. Clinical endocrinology. 1998;48(2):129-34.</w:t>
      </w:r>
    </w:p>
    <w:p w:rsidR="00BA5D00" w:rsidRPr="00BA5D00" w:rsidRDefault="00BA5D00" w:rsidP="00BA5D00">
      <w:pPr>
        <w:pStyle w:val="EndNoteBibliography"/>
        <w:spacing w:after="0"/>
      </w:pPr>
      <w:r w:rsidRPr="00BA5D00">
        <w:t>32.</w:t>
      </w:r>
      <w:r w:rsidRPr="00BA5D00">
        <w:tab/>
        <w:t>Tsigos C, Arai K, Hung W, Chrousos GP. Hereditary isolated glucocorticoid deficiency is associated with abnormalities of the adrenocorticotropin receptor gene. The Journal of clinical investigation. 1993;92(5):2458-61.</w:t>
      </w:r>
    </w:p>
    <w:p w:rsidR="00BA5D00" w:rsidRPr="00BA5D00" w:rsidRDefault="00BA5D00" w:rsidP="00BA5D00">
      <w:pPr>
        <w:pStyle w:val="EndNoteBibliography"/>
        <w:spacing w:after="0"/>
      </w:pPr>
      <w:r w:rsidRPr="00BA5D00">
        <w:t>33.</w:t>
      </w:r>
      <w:r w:rsidRPr="00BA5D00">
        <w:tab/>
        <w:t>Slavotinek AM, Hurst JA, Dunger D, Wilkie AO. ACTH receptor mutation in a girl with familial glucocorticoid deficiency. Clinical genetics. 1998;53(1):57-62.</w:t>
      </w:r>
    </w:p>
    <w:p w:rsidR="00BA5D00" w:rsidRPr="00BA5D00" w:rsidRDefault="00BA5D00" w:rsidP="00BA5D00">
      <w:pPr>
        <w:pStyle w:val="EndNoteBibliography"/>
        <w:spacing w:after="0"/>
      </w:pPr>
      <w:r w:rsidRPr="00BA5D00">
        <w:t>34.</w:t>
      </w:r>
      <w:r w:rsidRPr="00BA5D00">
        <w:tab/>
        <w:t>Weber A, Clark A, Perry L, Honour J, Savage M. Diminished adrenal androgen secretion in familial glucocorticoid deficiency implicates a significant role for ACTH in the induction of adrenarche. Clinical endocrinology. 1997;46(4):431-7.</w:t>
      </w:r>
    </w:p>
    <w:p w:rsidR="00BA5D00" w:rsidRPr="00BA5D00" w:rsidRDefault="00BA5D00" w:rsidP="00BA5D00">
      <w:pPr>
        <w:pStyle w:val="EndNoteBibliography"/>
        <w:spacing w:after="0"/>
      </w:pPr>
      <w:r w:rsidRPr="00BA5D00">
        <w:t>35.</w:t>
      </w:r>
      <w:r w:rsidRPr="00BA5D00">
        <w:tab/>
        <w:t>Elias LL, Huebner A, Metherell LA, Canas A, Warne GL, Bitti MLM, et al. Tall stature in familial glucocorticoid deficiency. Clinical endocrinology. 2000;53(4):423-30.</w:t>
      </w:r>
    </w:p>
    <w:p w:rsidR="00BA5D00" w:rsidRPr="00BA5D00" w:rsidRDefault="00BA5D00" w:rsidP="00BA5D00">
      <w:pPr>
        <w:pStyle w:val="EndNoteBibliography"/>
        <w:spacing w:after="0"/>
      </w:pPr>
      <w:r w:rsidRPr="00BA5D00">
        <w:t>36.</w:t>
      </w:r>
      <w:r w:rsidRPr="00BA5D00">
        <w:tab/>
        <w:t>Selva KA, LaFranchi SH, Boston B. A novel presentation of familial glucocorticoid deficiency (FGD) and current literature review. J Pediatr Endocrinol Metab. 2004;17(1):85-92.</w:t>
      </w:r>
    </w:p>
    <w:p w:rsidR="00BA5D00" w:rsidRPr="00BA5D00" w:rsidRDefault="00BA5D00" w:rsidP="00BA5D00">
      <w:pPr>
        <w:pStyle w:val="EndNoteBibliography"/>
        <w:spacing w:after="0"/>
      </w:pPr>
      <w:r w:rsidRPr="00BA5D00">
        <w:t>37.</w:t>
      </w:r>
      <w:r w:rsidRPr="00BA5D00">
        <w:tab/>
        <w:t>Weber A, JL Clark A. Mutations of the ACTH receptor gene are only one cause of familial glucocorticoid deficiency. Human Molecular Genetics. 1994;3(4):585-8.</w:t>
      </w:r>
    </w:p>
    <w:p w:rsidR="00BA5D00" w:rsidRPr="00BA5D00" w:rsidRDefault="00BA5D00" w:rsidP="00BA5D00">
      <w:pPr>
        <w:pStyle w:val="EndNoteBibliography"/>
        <w:spacing w:after="0"/>
      </w:pPr>
      <w:r w:rsidRPr="00BA5D00">
        <w:t>38.</w:t>
      </w:r>
      <w:r w:rsidRPr="00BA5D00">
        <w:tab/>
        <w:t>Rumie H, Metherell L, Clark A, Beauloye V, Maes M. Clinical and biological phenotype of a patient with familial glucocorticoid deficiency type 2 caused by a mutation of melanocortin 2 receptor accessory protein. European journal of endocrinology. 2007;157(4):539-42.</w:t>
      </w:r>
    </w:p>
    <w:p w:rsidR="00BA5D00" w:rsidRPr="00BA5D00" w:rsidRDefault="00BA5D00" w:rsidP="00BA5D00">
      <w:pPr>
        <w:pStyle w:val="EndNoteBibliography"/>
        <w:spacing w:after="0"/>
      </w:pPr>
      <w:r w:rsidRPr="00BA5D00">
        <w:t>39.</w:t>
      </w:r>
      <w:r w:rsidRPr="00BA5D00">
        <w:tab/>
        <w:t>Modan-Moses D, Ben-Zeev B, Hoffmann C, Falik-Zaccai TC, Bental YA, Pinhas-Hamiel O, et al. Unusual presentation of familial glucocorticoid deficiency with a novel MRAP mutation. The Journal of Clinical Endocrinology &amp; Metabolism. 2006;91(10):3713-7.</w:t>
      </w:r>
    </w:p>
    <w:p w:rsidR="00BA5D00" w:rsidRPr="00BA5D00" w:rsidRDefault="00BA5D00" w:rsidP="00BA5D00">
      <w:pPr>
        <w:pStyle w:val="EndNoteBibliography"/>
        <w:spacing w:after="0"/>
      </w:pPr>
      <w:r w:rsidRPr="00BA5D00">
        <w:t>40.</w:t>
      </w:r>
      <w:r w:rsidRPr="00BA5D00">
        <w:tab/>
        <w:t>Metherell LA, Chapple JP, Cooray S, David A, Becker C, Rüschendorf F, et al. Mutations in MRAP, encoding a new interacting partner of the ACTH receptor, cause familial glucocorticoid deficiency type 2. Nature genetics. 2005;37(2):166-70.</w:t>
      </w:r>
    </w:p>
    <w:p w:rsidR="00BA5D00" w:rsidRPr="00BA5D00" w:rsidRDefault="00BA5D00" w:rsidP="00BA5D00">
      <w:pPr>
        <w:pStyle w:val="EndNoteBibliography"/>
        <w:spacing w:after="0"/>
      </w:pPr>
      <w:r w:rsidRPr="00BA5D00">
        <w:t>41.</w:t>
      </w:r>
      <w:r w:rsidRPr="00BA5D00">
        <w:tab/>
        <w:t>Akın L, Kurtoğlu S, Kendirici M, Akın MA. Familial glucocorticoid deficiency type 2: a case report. Journal of clinical research in pediatric endocrinology. 2010;2(3):122.</w:t>
      </w:r>
    </w:p>
    <w:p w:rsidR="00BA5D00" w:rsidRPr="00BA5D00" w:rsidRDefault="00BA5D00" w:rsidP="00BA5D00">
      <w:pPr>
        <w:pStyle w:val="EndNoteBibliography"/>
        <w:spacing w:after="0"/>
      </w:pPr>
      <w:r w:rsidRPr="00BA5D00">
        <w:t>42.</w:t>
      </w:r>
      <w:r w:rsidRPr="00BA5D00">
        <w:tab/>
        <w:t>Chen C, Zhou R, Fang Y, Jiang L, Liang L, Wang C. Neonatal presentation of familial glucocorticoid deficiency with a MRAP mutation: a case report. Molecular genetics and metabolism reports. 2016;9:15-7.</w:t>
      </w:r>
    </w:p>
    <w:p w:rsidR="00BA5D00" w:rsidRPr="00BA5D00" w:rsidRDefault="00BA5D00" w:rsidP="00BA5D00">
      <w:pPr>
        <w:pStyle w:val="EndNoteBibliography"/>
        <w:spacing w:after="0"/>
      </w:pPr>
      <w:r w:rsidRPr="00BA5D00">
        <w:t>43.</w:t>
      </w:r>
      <w:r w:rsidRPr="00BA5D00">
        <w:tab/>
        <w:t>Guran T, Buonocore F, Saka N, Ozbek MN, Aycan Z, Bereket A, et al. Rare causes of primary adrenal insufficiency: genetic and clinical characterization of a large nationwide cohort. The Journal of Clinical Endocrinology &amp; Metabolism. 2016;101(1):284-92.</w:t>
      </w:r>
    </w:p>
    <w:p w:rsidR="00BA5D00" w:rsidRPr="00BA5D00" w:rsidRDefault="00BA5D00" w:rsidP="00BA5D00">
      <w:pPr>
        <w:pStyle w:val="EndNoteBibliography"/>
        <w:spacing w:after="0"/>
      </w:pPr>
      <w:r w:rsidRPr="00BA5D00">
        <w:t>44.</w:t>
      </w:r>
      <w:r w:rsidRPr="00BA5D00">
        <w:tab/>
        <w:t>Hughes C, Chung T, Habeb A, Kelestimur F, Clark A, Metherell L. Missense mutations in the melanocortin 2 receptor accessory protein that lead to late onset familial glucocorticoid deficiency type 2. The Journal of Clinical Endocrinology &amp; Metabolism. 2010;95(7):3497-501.</w:t>
      </w:r>
    </w:p>
    <w:p w:rsidR="00BA5D00" w:rsidRPr="00BA5D00" w:rsidRDefault="00BA5D00" w:rsidP="00BA5D00">
      <w:pPr>
        <w:pStyle w:val="EndNoteBibliography"/>
        <w:spacing w:after="0"/>
      </w:pPr>
      <w:r w:rsidRPr="00BA5D00">
        <w:t>45.</w:t>
      </w:r>
      <w:r w:rsidRPr="00BA5D00">
        <w:tab/>
        <w:t>Jain V, Metherell L, David A, Sharma R, Sharma P, Clark A, et al. Neonatal presentation of familial glucocorticoid deficiency resulting from a novel splice mutation in the melanocortin 2 receptor accessory protein. European journal of endocrinology. 2011;165(6):987.</w:t>
      </w:r>
    </w:p>
    <w:p w:rsidR="00BA5D00" w:rsidRPr="00BA5D00" w:rsidRDefault="00BA5D00" w:rsidP="00BA5D00">
      <w:pPr>
        <w:pStyle w:val="EndNoteBibliography"/>
        <w:spacing w:after="0"/>
      </w:pPr>
      <w:r w:rsidRPr="00BA5D00">
        <w:t>46.</w:t>
      </w:r>
      <w:r w:rsidRPr="00BA5D00">
        <w:tab/>
        <w:t>Collares CVA, Antunes-Rodrigues J, Moreira AC, Franca SN, Pereira LA, Soares MMS, et al. Heterogeneity in the molecular basis of ACTH resistance syndrome. European journal of endocrinology. 2008;159(1):61-8.</w:t>
      </w:r>
    </w:p>
    <w:p w:rsidR="00BA5D00" w:rsidRPr="00BA5D00" w:rsidRDefault="00BA5D00" w:rsidP="00BA5D00">
      <w:pPr>
        <w:pStyle w:val="EndNoteBibliography"/>
        <w:spacing w:after="0"/>
      </w:pPr>
      <w:r w:rsidRPr="00BA5D00">
        <w:t>47.</w:t>
      </w:r>
      <w:r w:rsidRPr="00BA5D00">
        <w:tab/>
        <w:t>Chan L, Metherell L, Naville D. A novel mutation of MRAP (melanocortin 2 receptor accessory protein) gene in two brothers with familial glucocorticoid deficiency. Endocrine Abstracts The Endocrine Society, Boston, poster. 2006(6).</w:t>
      </w:r>
    </w:p>
    <w:p w:rsidR="00BA5D00" w:rsidRPr="00BA5D00" w:rsidRDefault="00BA5D00" w:rsidP="00BA5D00">
      <w:pPr>
        <w:pStyle w:val="EndNoteBibliography"/>
        <w:spacing w:after="0"/>
      </w:pPr>
      <w:r w:rsidRPr="00BA5D00">
        <w:t>48.</w:t>
      </w:r>
      <w:r w:rsidRPr="00BA5D00">
        <w:tab/>
        <w:t>Mazur A, Koehler K, Schuelke M, Skunde M, Ostański M, Huebner A. Familial glucocorticoid deficiency type 1 due to a novel compound heterozygous MC2R mutation. Hormone Research in Paediatrics. 2008;69(6):363-8.</w:t>
      </w:r>
    </w:p>
    <w:p w:rsidR="00BA5D00" w:rsidRPr="00BA5D00" w:rsidRDefault="00BA5D00" w:rsidP="00BA5D00">
      <w:pPr>
        <w:pStyle w:val="EndNoteBibliography"/>
        <w:spacing w:after="0"/>
      </w:pPr>
      <w:r w:rsidRPr="00BA5D00">
        <w:lastRenderedPageBreak/>
        <w:t>49.</w:t>
      </w:r>
      <w:r w:rsidRPr="00BA5D00">
        <w:tab/>
        <w:t>Chan LF, Metherell LA, Krude H, Ball C, O'Riordan SM, Costigan C, et al. Homozygous nonsense and frameshift mutations of the ACTH receptor in children with familial glucocorticoid deficiency (FGD) are not associated with long‐term mineralocorticoid deficiency. Clinical endocrinology. 2009;71(2):171-5.</w:t>
      </w:r>
    </w:p>
    <w:p w:rsidR="00BA5D00" w:rsidRPr="00BA5D00" w:rsidRDefault="00BA5D00" w:rsidP="00BA5D00">
      <w:pPr>
        <w:pStyle w:val="EndNoteBibliography"/>
        <w:spacing w:after="0"/>
      </w:pPr>
      <w:r w:rsidRPr="00BA5D00">
        <w:t>50.</w:t>
      </w:r>
      <w:r w:rsidRPr="00BA5D00">
        <w:tab/>
        <w:t>Metherell LA, Chan LF, Clark AJ. The genetics of ACTH resistance syndromes. Best Pract Res Clin Endocrinol Metab. 2006;20(4):547-60.</w:t>
      </w:r>
    </w:p>
    <w:p w:rsidR="00BA5D00" w:rsidRPr="00BA5D00" w:rsidRDefault="00BA5D00" w:rsidP="00BA5D00">
      <w:pPr>
        <w:pStyle w:val="EndNoteBibliography"/>
        <w:spacing w:after="0"/>
      </w:pPr>
      <w:r w:rsidRPr="00BA5D00">
        <w:t>51.</w:t>
      </w:r>
      <w:r w:rsidRPr="00BA5D00">
        <w:tab/>
        <w:t>Clark AJ, Metherell LA, Cheetham ME, Huebner A. Inherited ACTH insensitivity illuminates the mechanisms of ACTH action. Trends Endocrinol Metab. 2005;16(10):451-7.</w:t>
      </w:r>
    </w:p>
    <w:p w:rsidR="00BA5D00" w:rsidRPr="00BA5D00" w:rsidRDefault="00BA5D00" w:rsidP="00BA5D00">
      <w:pPr>
        <w:pStyle w:val="EndNoteBibliography"/>
        <w:spacing w:after="0"/>
      </w:pPr>
      <w:r w:rsidRPr="00BA5D00">
        <w:t>52.</w:t>
      </w:r>
      <w:r w:rsidRPr="00BA5D00">
        <w:tab/>
        <w:t>Chung T, Webb T, Chan L, Cooray S, Metherell L, King P, et al. The majority of adrenocorticotropin receptor (melanocortin 2 receptor) mutations found in familial glucocorticoid deficiency type 1 lead to defective trafficking of the receptor to the cell surface. The Journal of Clinical Endocrinology &amp; Metabolism. 2008;93(12):4948-54.</w:t>
      </w:r>
    </w:p>
    <w:p w:rsidR="00BA5D00" w:rsidRPr="00BA5D00" w:rsidRDefault="00BA5D00" w:rsidP="00BA5D00">
      <w:pPr>
        <w:pStyle w:val="EndNoteBibliography"/>
        <w:spacing w:after="0"/>
      </w:pPr>
      <w:r w:rsidRPr="00BA5D00">
        <w:t>53.</w:t>
      </w:r>
      <w:r w:rsidRPr="00BA5D00">
        <w:tab/>
        <w:t>Fluck CE, Martens JW, Conte FA, Miller WL. Clinical, genetic, and functional characterization of adrenocorticotropin receptor mutations using a novel receptor assay. The Journal of clinical endocrinology and metabolism. 2002;87(9):4318-23.</w:t>
      </w:r>
    </w:p>
    <w:p w:rsidR="00BA5D00" w:rsidRPr="00BA5D00" w:rsidRDefault="00BA5D00" w:rsidP="00BA5D00">
      <w:pPr>
        <w:pStyle w:val="EndNoteBibliography"/>
        <w:spacing w:after="0"/>
      </w:pPr>
      <w:r w:rsidRPr="00BA5D00">
        <w:t>54.</w:t>
      </w:r>
      <w:r w:rsidRPr="00BA5D00">
        <w:tab/>
        <w:t>Naville D, Penhoat A, Begeot M. [ACTH resistance syndromes]. Ann Endocrinol (Paris). 2000;61(5):428-39.</w:t>
      </w:r>
    </w:p>
    <w:p w:rsidR="00BA5D00" w:rsidRPr="00BA5D00" w:rsidRDefault="00BA5D00" w:rsidP="00BA5D00">
      <w:pPr>
        <w:pStyle w:val="EndNoteBibliography"/>
        <w:spacing w:after="0"/>
      </w:pPr>
      <w:r w:rsidRPr="00BA5D00">
        <w:t>55.</w:t>
      </w:r>
      <w:r w:rsidRPr="00BA5D00">
        <w:tab/>
        <w:t>Chen M, Aprahamian CJ, Kesterson RA, Harmon CM, Yang Y. Molecular identification of the human melanocortin-2 receptor responsible for ligand binding and signaling. Biochemistry. 2007;46(40):11389-97.</w:t>
      </w:r>
    </w:p>
    <w:p w:rsidR="00BA5D00" w:rsidRPr="00BA5D00" w:rsidRDefault="00BA5D00" w:rsidP="00BA5D00">
      <w:pPr>
        <w:pStyle w:val="EndNoteBibliography"/>
        <w:spacing w:after="0"/>
      </w:pPr>
      <w:r w:rsidRPr="00BA5D00">
        <w:t>56.</w:t>
      </w:r>
      <w:r w:rsidRPr="00BA5D00">
        <w:tab/>
        <w:t>Mueller OT, Coovadia A. Novel human pathological mutations. Gene symbol: MC2R. Disease: glucocorticoid deficiency. Human genetics. 2010;127(4):479.</w:t>
      </w:r>
    </w:p>
    <w:p w:rsidR="00BA5D00" w:rsidRPr="00BA5D00" w:rsidRDefault="00BA5D00" w:rsidP="00BA5D00">
      <w:pPr>
        <w:pStyle w:val="EndNoteBibliography"/>
      </w:pPr>
      <w:r w:rsidRPr="00BA5D00">
        <w:t>57.</w:t>
      </w:r>
      <w:r w:rsidRPr="00BA5D00">
        <w:tab/>
        <w:t>Swords FM, Noon LA, King PJ, Clark AJ. Constitutive activation of the human ACTH receptor resulting from a synergistic interaction between two naturally occurring missense mutations in the MC2R gene. Molecular and cellular endocrinology. 2004;213(2):149-54.</w:t>
      </w:r>
    </w:p>
    <w:p w:rsidR="00A77E0F" w:rsidRDefault="00904DAD" w:rsidP="00BA5D00">
      <w:pPr>
        <w:spacing w:after="0" w:line="360" w:lineRule="auto"/>
      </w:pPr>
      <w:r>
        <w:fldChar w:fldCharType="end"/>
      </w:r>
    </w:p>
    <w:sectPr w:rsidR="00A77E0F" w:rsidSect="00F3002B">
      <w:pgSz w:w="15840" w:h="12240" w:orient="landscape"/>
      <w:pgMar w:top="709" w:right="1440" w:bottom="851"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E3DF2"/>
    <w:multiLevelType w:val="hybridMultilevel"/>
    <w:tmpl w:val="1408F7E0"/>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424013"/>
    <w:multiLevelType w:val="hybridMultilevel"/>
    <w:tmpl w:val="00669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ae9fs8vf5t3edaww59vavtw0wff5p0ft2&quot;&gt;FGD review tables&lt;record-ids&gt;&lt;item&gt;1&lt;/item&gt;&lt;item&gt;5&lt;/item&gt;&lt;item&gt;7&lt;/item&gt;&lt;item&gt;10&lt;/item&gt;&lt;item&gt;12&lt;/item&gt;&lt;item&gt;13&lt;/item&gt;&lt;item&gt;14&lt;/item&gt;&lt;item&gt;18&lt;/item&gt;&lt;item&gt;20&lt;/item&gt;&lt;item&gt;21&lt;/item&gt;&lt;item&gt;30&lt;/item&gt;&lt;item&gt;53&lt;/item&gt;&lt;item&gt;57&lt;/item&gt;&lt;item&gt;66&lt;/item&gt;&lt;item&gt;69&lt;/item&gt;&lt;item&gt;82&lt;/item&gt;&lt;item&gt;94&lt;/item&gt;&lt;item&gt;141&lt;/item&gt;&lt;item&gt;173&lt;/item&gt;&lt;item&gt;248&lt;/item&gt;&lt;item&gt;249&lt;/item&gt;&lt;item&gt;263&lt;/item&gt;&lt;item&gt;292&lt;/item&gt;&lt;item&gt;425&lt;/item&gt;&lt;item&gt;439&lt;/item&gt;&lt;item&gt;441&lt;/item&gt;&lt;item&gt;443&lt;/item&gt;&lt;item&gt;444&lt;/item&gt;&lt;item&gt;445&lt;/item&gt;&lt;item&gt;446&lt;/item&gt;&lt;item&gt;447&lt;/item&gt;&lt;item&gt;448&lt;/item&gt;&lt;item&gt;449&lt;/item&gt;&lt;item&gt;450&lt;/item&gt;&lt;item&gt;451&lt;/item&gt;&lt;item&gt;454&lt;/item&gt;&lt;item&gt;459&lt;/item&gt;&lt;item&gt;468&lt;/item&gt;&lt;item&gt;472&lt;/item&gt;&lt;/record-ids&gt;&lt;/item&gt;&lt;/Libraries&gt;"/>
  </w:docVars>
  <w:rsids>
    <w:rsidRoot w:val="00722E50"/>
    <w:rsid w:val="00003991"/>
    <w:rsid w:val="00050F7C"/>
    <w:rsid w:val="000515EF"/>
    <w:rsid w:val="0006437D"/>
    <w:rsid w:val="0006622C"/>
    <w:rsid w:val="00091C3F"/>
    <w:rsid w:val="000B2A15"/>
    <w:rsid w:val="000E7822"/>
    <w:rsid w:val="000F3295"/>
    <w:rsid w:val="000F67FE"/>
    <w:rsid w:val="001561C8"/>
    <w:rsid w:val="00164544"/>
    <w:rsid w:val="00165C26"/>
    <w:rsid w:val="00193069"/>
    <w:rsid w:val="001D62E9"/>
    <w:rsid w:val="001E5D5F"/>
    <w:rsid w:val="001F2B59"/>
    <w:rsid w:val="00207005"/>
    <w:rsid w:val="00211085"/>
    <w:rsid w:val="00240831"/>
    <w:rsid w:val="00247104"/>
    <w:rsid w:val="002928A5"/>
    <w:rsid w:val="00293C5B"/>
    <w:rsid w:val="002B4E55"/>
    <w:rsid w:val="002C6630"/>
    <w:rsid w:val="00305A49"/>
    <w:rsid w:val="00313A38"/>
    <w:rsid w:val="003152EE"/>
    <w:rsid w:val="00333A79"/>
    <w:rsid w:val="0033669C"/>
    <w:rsid w:val="00355A45"/>
    <w:rsid w:val="00366BBC"/>
    <w:rsid w:val="00371787"/>
    <w:rsid w:val="0039154D"/>
    <w:rsid w:val="003A1C51"/>
    <w:rsid w:val="003A4758"/>
    <w:rsid w:val="003A69C7"/>
    <w:rsid w:val="003F0F1E"/>
    <w:rsid w:val="003F2A7C"/>
    <w:rsid w:val="003F5A05"/>
    <w:rsid w:val="00404439"/>
    <w:rsid w:val="00427BF5"/>
    <w:rsid w:val="00433570"/>
    <w:rsid w:val="00434A80"/>
    <w:rsid w:val="00442EF7"/>
    <w:rsid w:val="00443A13"/>
    <w:rsid w:val="004678C0"/>
    <w:rsid w:val="00480771"/>
    <w:rsid w:val="00484D8D"/>
    <w:rsid w:val="0049566D"/>
    <w:rsid w:val="00495DF9"/>
    <w:rsid w:val="004C1D38"/>
    <w:rsid w:val="004C67A9"/>
    <w:rsid w:val="004D70EA"/>
    <w:rsid w:val="00501C5D"/>
    <w:rsid w:val="00517374"/>
    <w:rsid w:val="005227EE"/>
    <w:rsid w:val="00550FE0"/>
    <w:rsid w:val="005524FB"/>
    <w:rsid w:val="0055537B"/>
    <w:rsid w:val="00570B36"/>
    <w:rsid w:val="00576ACB"/>
    <w:rsid w:val="005B0A91"/>
    <w:rsid w:val="005D1C4B"/>
    <w:rsid w:val="005F51B2"/>
    <w:rsid w:val="00603E3A"/>
    <w:rsid w:val="00627555"/>
    <w:rsid w:val="00627679"/>
    <w:rsid w:val="006304AE"/>
    <w:rsid w:val="00642E43"/>
    <w:rsid w:val="00650F0A"/>
    <w:rsid w:val="00652544"/>
    <w:rsid w:val="006609BC"/>
    <w:rsid w:val="006C1432"/>
    <w:rsid w:val="006C7D37"/>
    <w:rsid w:val="006D59E6"/>
    <w:rsid w:val="00702215"/>
    <w:rsid w:val="00722E50"/>
    <w:rsid w:val="007258B8"/>
    <w:rsid w:val="0073652B"/>
    <w:rsid w:val="007405B1"/>
    <w:rsid w:val="00745B64"/>
    <w:rsid w:val="0075669D"/>
    <w:rsid w:val="00765E2C"/>
    <w:rsid w:val="00790170"/>
    <w:rsid w:val="00795719"/>
    <w:rsid w:val="007C0C47"/>
    <w:rsid w:val="007E0AA0"/>
    <w:rsid w:val="007E4511"/>
    <w:rsid w:val="00810A15"/>
    <w:rsid w:val="0081206A"/>
    <w:rsid w:val="0081687F"/>
    <w:rsid w:val="00816BC1"/>
    <w:rsid w:val="00823D0E"/>
    <w:rsid w:val="00831AF8"/>
    <w:rsid w:val="0084630C"/>
    <w:rsid w:val="00860E83"/>
    <w:rsid w:val="008734E7"/>
    <w:rsid w:val="008916C8"/>
    <w:rsid w:val="00896A36"/>
    <w:rsid w:val="008A4448"/>
    <w:rsid w:val="008B38DD"/>
    <w:rsid w:val="008F2C96"/>
    <w:rsid w:val="00904DAD"/>
    <w:rsid w:val="0095107C"/>
    <w:rsid w:val="00955164"/>
    <w:rsid w:val="00971DED"/>
    <w:rsid w:val="00974823"/>
    <w:rsid w:val="00975015"/>
    <w:rsid w:val="009A3A0D"/>
    <w:rsid w:val="009B5C79"/>
    <w:rsid w:val="009F50C2"/>
    <w:rsid w:val="00A02588"/>
    <w:rsid w:val="00A070C4"/>
    <w:rsid w:val="00A22233"/>
    <w:rsid w:val="00A232F2"/>
    <w:rsid w:val="00A37B28"/>
    <w:rsid w:val="00A75554"/>
    <w:rsid w:val="00A77E0F"/>
    <w:rsid w:val="00AF1838"/>
    <w:rsid w:val="00B12B84"/>
    <w:rsid w:val="00B16418"/>
    <w:rsid w:val="00B32343"/>
    <w:rsid w:val="00B57214"/>
    <w:rsid w:val="00B70176"/>
    <w:rsid w:val="00B773EA"/>
    <w:rsid w:val="00BA5D00"/>
    <w:rsid w:val="00BB4DE6"/>
    <w:rsid w:val="00BC3742"/>
    <w:rsid w:val="00BC4341"/>
    <w:rsid w:val="00BD1BE5"/>
    <w:rsid w:val="00C00AA1"/>
    <w:rsid w:val="00C01392"/>
    <w:rsid w:val="00C03DEE"/>
    <w:rsid w:val="00C2419E"/>
    <w:rsid w:val="00C25CC5"/>
    <w:rsid w:val="00C33ECD"/>
    <w:rsid w:val="00C52A95"/>
    <w:rsid w:val="00C72526"/>
    <w:rsid w:val="00C74CDA"/>
    <w:rsid w:val="00C761EA"/>
    <w:rsid w:val="00CC50AC"/>
    <w:rsid w:val="00CF7F0F"/>
    <w:rsid w:val="00D13179"/>
    <w:rsid w:val="00D179AB"/>
    <w:rsid w:val="00D32754"/>
    <w:rsid w:val="00D81B6D"/>
    <w:rsid w:val="00D94DBE"/>
    <w:rsid w:val="00DA1EA7"/>
    <w:rsid w:val="00DB1993"/>
    <w:rsid w:val="00DB3204"/>
    <w:rsid w:val="00DD2DB6"/>
    <w:rsid w:val="00DF278B"/>
    <w:rsid w:val="00E039A0"/>
    <w:rsid w:val="00E0698B"/>
    <w:rsid w:val="00E3288A"/>
    <w:rsid w:val="00E36A84"/>
    <w:rsid w:val="00E40850"/>
    <w:rsid w:val="00E67FFE"/>
    <w:rsid w:val="00E7279C"/>
    <w:rsid w:val="00E85CFF"/>
    <w:rsid w:val="00E93A27"/>
    <w:rsid w:val="00ED2BDB"/>
    <w:rsid w:val="00EE07BE"/>
    <w:rsid w:val="00EE2137"/>
    <w:rsid w:val="00EE26D9"/>
    <w:rsid w:val="00EE7A75"/>
    <w:rsid w:val="00EF74C4"/>
    <w:rsid w:val="00F11AFD"/>
    <w:rsid w:val="00F14160"/>
    <w:rsid w:val="00F21010"/>
    <w:rsid w:val="00F21757"/>
    <w:rsid w:val="00F21CB4"/>
    <w:rsid w:val="00F2592C"/>
    <w:rsid w:val="00F3002B"/>
    <w:rsid w:val="00F42B5B"/>
    <w:rsid w:val="00F52520"/>
    <w:rsid w:val="00F54CC9"/>
    <w:rsid w:val="00F76944"/>
    <w:rsid w:val="00F76DDB"/>
    <w:rsid w:val="00FB5CFE"/>
    <w:rsid w:val="00FB7AC9"/>
    <w:rsid w:val="00FC6659"/>
    <w:rsid w:val="00FC7A3D"/>
    <w:rsid w:val="00FD40DA"/>
    <w:rsid w:val="00FE10D2"/>
    <w:rsid w:val="00FE54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C57B226-73AC-4DA5-8D85-8F16DA85A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E50"/>
    <w:pPr>
      <w:spacing w:after="160" w:line="259" w:lineRule="auto"/>
    </w:pPr>
  </w:style>
  <w:style w:type="paragraph" w:styleId="Heading1">
    <w:name w:val="heading 1"/>
    <w:basedOn w:val="Normal"/>
    <w:next w:val="Normal"/>
    <w:link w:val="Heading1Char"/>
    <w:uiPriority w:val="9"/>
    <w:qFormat/>
    <w:rsid w:val="00722E5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722E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next w:val="Normal"/>
    <w:link w:val="Heading4Char"/>
    <w:uiPriority w:val="9"/>
    <w:semiHidden/>
    <w:unhideWhenUsed/>
    <w:qFormat/>
    <w:rsid w:val="00722E5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E5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22E50"/>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semiHidden/>
    <w:rsid w:val="00722E50"/>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722E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2E50"/>
    <w:rPr>
      <w:rFonts w:ascii="Calibri" w:hAnsi="Calibri" w:cs="Calibri"/>
      <w:noProof/>
    </w:rPr>
  </w:style>
  <w:style w:type="paragraph" w:customStyle="1" w:styleId="EndNoteBibliography">
    <w:name w:val="EndNote Bibliography"/>
    <w:basedOn w:val="Normal"/>
    <w:link w:val="EndNoteBibliographyChar"/>
    <w:rsid w:val="00722E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2E50"/>
    <w:rPr>
      <w:rFonts w:ascii="Calibri" w:hAnsi="Calibri" w:cs="Calibri"/>
      <w:noProof/>
    </w:rPr>
  </w:style>
  <w:style w:type="character" w:styleId="Hyperlink">
    <w:name w:val="Hyperlink"/>
    <w:basedOn w:val="DefaultParagraphFont"/>
    <w:uiPriority w:val="99"/>
    <w:unhideWhenUsed/>
    <w:rsid w:val="00722E50"/>
    <w:rPr>
      <w:color w:val="0000FF"/>
      <w:u w:val="single"/>
    </w:rPr>
  </w:style>
  <w:style w:type="character" w:styleId="CommentReference">
    <w:name w:val="annotation reference"/>
    <w:basedOn w:val="DefaultParagraphFont"/>
    <w:uiPriority w:val="99"/>
    <w:semiHidden/>
    <w:unhideWhenUsed/>
    <w:rsid w:val="00722E50"/>
    <w:rPr>
      <w:sz w:val="16"/>
      <w:szCs w:val="16"/>
    </w:rPr>
  </w:style>
  <w:style w:type="paragraph" w:styleId="CommentText">
    <w:name w:val="annotation text"/>
    <w:basedOn w:val="Normal"/>
    <w:link w:val="CommentTextChar"/>
    <w:uiPriority w:val="99"/>
    <w:semiHidden/>
    <w:unhideWhenUsed/>
    <w:rsid w:val="00722E50"/>
    <w:pPr>
      <w:spacing w:line="240" w:lineRule="auto"/>
    </w:pPr>
    <w:rPr>
      <w:sz w:val="20"/>
      <w:szCs w:val="20"/>
    </w:rPr>
  </w:style>
  <w:style w:type="character" w:customStyle="1" w:styleId="CommentTextChar">
    <w:name w:val="Comment Text Char"/>
    <w:basedOn w:val="DefaultParagraphFont"/>
    <w:link w:val="CommentText"/>
    <w:uiPriority w:val="99"/>
    <w:semiHidden/>
    <w:rsid w:val="00722E50"/>
    <w:rPr>
      <w:sz w:val="20"/>
      <w:szCs w:val="20"/>
    </w:rPr>
  </w:style>
  <w:style w:type="paragraph" w:styleId="BalloonText">
    <w:name w:val="Balloon Text"/>
    <w:basedOn w:val="Normal"/>
    <w:link w:val="BalloonTextChar"/>
    <w:uiPriority w:val="99"/>
    <w:semiHidden/>
    <w:unhideWhenUsed/>
    <w:rsid w:val="00722E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E50"/>
    <w:rPr>
      <w:rFonts w:ascii="Segoe UI" w:hAnsi="Segoe UI" w:cs="Segoe UI"/>
      <w:sz w:val="18"/>
      <w:szCs w:val="18"/>
    </w:rPr>
  </w:style>
  <w:style w:type="table" w:styleId="TableGrid">
    <w:name w:val="Table Grid"/>
    <w:basedOn w:val="TableNormal"/>
    <w:uiPriority w:val="59"/>
    <w:rsid w:val="00722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722E50"/>
  </w:style>
  <w:style w:type="paragraph" w:customStyle="1" w:styleId="mb0">
    <w:name w:val="mb0"/>
    <w:basedOn w:val="Normal"/>
    <w:rsid w:val="00722E5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722E50"/>
  </w:style>
  <w:style w:type="paragraph" w:styleId="CommentSubject">
    <w:name w:val="annotation subject"/>
    <w:basedOn w:val="CommentText"/>
    <w:next w:val="CommentText"/>
    <w:link w:val="CommentSubjectChar"/>
    <w:uiPriority w:val="99"/>
    <w:semiHidden/>
    <w:unhideWhenUsed/>
    <w:rsid w:val="00722E50"/>
    <w:rPr>
      <w:b/>
      <w:bCs/>
    </w:rPr>
  </w:style>
  <w:style w:type="character" w:customStyle="1" w:styleId="CommentSubjectChar">
    <w:name w:val="Comment Subject Char"/>
    <w:basedOn w:val="CommentTextChar"/>
    <w:link w:val="CommentSubject"/>
    <w:uiPriority w:val="99"/>
    <w:semiHidden/>
    <w:rsid w:val="00722E50"/>
    <w:rPr>
      <w:b/>
      <w:bCs/>
      <w:sz w:val="20"/>
      <w:szCs w:val="20"/>
    </w:rPr>
  </w:style>
  <w:style w:type="paragraph" w:styleId="NormalWeb">
    <w:name w:val="Normal (Web)"/>
    <w:basedOn w:val="Normal"/>
    <w:uiPriority w:val="99"/>
    <w:unhideWhenUsed/>
    <w:rsid w:val="00722E5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722E50"/>
    <w:pPr>
      <w:spacing w:after="0" w:line="240" w:lineRule="auto"/>
    </w:pPr>
  </w:style>
  <w:style w:type="paragraph" w:styleId="Header">
    <w:name w:val="header"/>
    <w:basedOn w:val="Normal"/>
    <w:link w:val="HeaderChar"/>
    <w:uiPriority w:val="99"/>
    <w:unhideWhenUsed/>
    <w:rsid w:val="00722E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2E50"/>
  </w:style>
  <w:style w:type="paragraph" w:styleId="Footer">
    <w:name w:val="footer"/>
    <w:basedOn w:val="Normal"/>
    <w:link w:val="FooterChar"/>
    <w:uiPriority w:val="99"/>
    <w:unhideWhenUsed/>
    <w:rsid w:val="00722E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2E50"/>
  </w:style>
  <w:style w:type="paragraph" w:styleId="ListParagraph">
    <w:name w:val="List Paragraph"/>
    <w:basedOn w:val="Normal"/>
    <w:uiPriority w:val="34"/>
    <w:qFormat/>
    <w:rsid w:val="00BD1BE5"/>
    <w:pPr>
      <w:spacing w:after="200" w:line="27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596678">
      <w:bodyDiv w:val="1"/>
      <w:marLeft w:val="0"/>
      <w:marRight w:val="0"/>
      <w:marTop w:val="0"/>
      <w:marBottom w:val="0"/>
      <w:divBdr>
        <w:top w:val="none" w:sz="0" w:space="0" w:color="auto"/>
        <w:left w:val="none" w:sz="0" w:space="0" w:color="auto"/>
        <w:bottom w:val="none" w:sz="0" w:space="0" w:color="auto"/>
        <w:right w:val="none" w:sz="0" w:space="0" w:color="auto"/>
      </w:divBdr>
    </w:div>
    <w:div w:id="580139006">
      <w:bodyDiv w:val="1"/>
      <w:marLeft w:val="0"/>
      <w:marRight w:val="0"/>
      <w:marTop w:val="0"/>
      <w:marBottom w:val="0"/>
      <w:divBdr>
        <w:top w:val="none" w:sz="0" w:space="0" w:color="auto"/>
        <w:left w:val="none" w:sz="0" w:space="0" w:color="auto"/>
        <w:bottom w:val="none" w:sz="0" w:space="0" w:color="auto"/>
        <w:right w:val="none" w:sz="0" w:space="0" w:color="auto"/>
      </w:divBdr>
    </w:div>
    <w:div w:id="630790649">
      <w:bodyDiv w:val="1"/>
      <w:marLeft w:val="0"/>
      <w:marRight w:val="0"/>
      <w:marTop w:val="0"/>
      <w:marBottom w:val="0"/>
      <w:divBdr>
        <w:top w:val="none" w:sz="0" w:space="0" w:color="auto"/>
        <w:left w:val="none" w:sz="0" w:space="0" w:color="auto"/>
        <w:bottom w:val="none" w:sz="0" w:space="0" w:color="auto"/>
        <w:right w:val="none" w:sz="0" w:space="0" w:color="auto"/>
      </w:divBdr>
    </w:div>
    <w:div w:id="923223588">
      <w:bodyDiv w:val="1"/>
      <w:marLeft w:val="0"/>
      <w:marRight w:val="0"/>
      <w:marTop w:val="0"/>
      <w:marBottom w:val="0"/>
      <w:divBdr>
        <w:top w:val="none" w:sz="0" w:space="0" w:color="auto"/>
        <w:left w:val="none" w:sz="0" w:space="0" w:color="auto"/>
        <w:bottom w:val="none" w:sz="0" w:space="0" w:color="auto"/>
        <w:right w:val="none" w:sz="0" w:space="0" w:color="auto"/>
      </w:divBdr>
    </w:div>
    <w:div w:id="1042512741">
      <w:bodyDiv w:val="1"/>
      <w:marLeft w:val="0"/>
      <w:marRight w:val="0"/>
      <w:marTop w:val="0"/>
      <w:marBottom w:val="0"/>
      <w:divBdr>
        <w:top w:val="none" w:sz="0" w:space="0" w:color="auto"/>
        <w:left w:val="none" w:sz="0" w:space="0" w:color="auto"/>
        <w:bottom w:val="none" w:sz="0" w:space="0" w:color="auto"/>
        <w:right w:val="none" w:sz="0" w:space="0" w:color="auto"/>
      </w:divBdr>
    </w:div>
    <w:div w:id="1511409959">
      <w:bodyDiv w:val="1"/>
      <w:marLeft w:val="0"/>
      <w:marRight w:val="0"/>
      <w:marTop w:val="0"/>
      <w:marBottom w:val="0"/>
      <w:divBdr>
        <w:top w:val="none" w:sz="0" w:space="0" w:color="auto"/>
        <w:left w:val="none" w:sz="0" w:space="0" w:color="auto"/>
        <w:bottom w:val="none" w:sz="0" w:space="0" w:color="auto"/>
        <w:right w:val="none" w:sz="0" w:space="0" w:color="auto"/>
      </w:divBdr>
    </w:div>
    <w:div w:id="1692605760">
      <w:bodyDiv w:val="1"/>
      <w:marLeft w:val="0"/>
      <w:marRight w:val="0"/>
      <w:marTop w:val="0"/>
      <w:marBottom w:val="0"/>
      <w:divBdr>
        <w:top w:val="none" w:sz="0" w:space="0" w:color="auto"/>
        <w:left w:val="none" w:sz="0" w:space="0" w:color="auto"/>
        <w:bottom w:val="none" w:sz="0" w:space="0" w:color="auto"/>
        <w:right w:val="none" w:sz="0" w:space="0" w:color="auto"/>
      </w:divBdr>
    </w:div>
    <w:div w:id="1958027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7</TotalTime>
  <Pages>11</Pages>
  <Words>25860</Words>
  <Characters>147407</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bani</dc:creator>
  <cp:lastModifiedBy>Bahar</cp:lastModifiedBy>
  <cp:revision>30</cp:revision>
  <cp:lastPrinted>2020-04-19T09:54:00Z</cp:lastPrinted>
  <dcterms:created xsi:type="dcterms:W3CDTF">2020-04-22T11:46:00Z</dcterms:created>
  <dcterms:modified xsi:type="dcterms:W3CDTF">2020-07-19T14:20:00Z</dcterms:modified>
</cp:coreProperties>
</file>